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8410E" w14:textId="5562160E" w:rsidR="00612128" w:rsidRDefault="00865AFF">
      <w:pPr>
        <w:rPr>
          <w:b/>
          <w:bCs/>
        </w:rPr>
      </w:pPr>
      <w:r>
        <w:rPr>
          <w:b/>
          <w:bCs/>
        </w:rPr>
        <w:t xml:space="preserve">Methods </w:t>
      </w:r>
    </w:p>
    <w:p w14:paraId="1A15CE9E" w14:textId="7492C502" w:rsidR="0035371B" w:rsidRDefault="0035371B">
      <w:pPr>
        <w:rPr>
          <w:i/>
          <w:iCs/>
        </w:rPr>
      </w:pPr>
      <w:r>
        <w:rPr>
          <w:i/>
          <w:iCs/>
        </w:rPr>
        <w:t>GMSE</w:t>
      </w:r>
    </w:p>
    <w:p w14:paraId="10015403" w14:textId="7847305C" w:rsidR="00666D71" w:rsidRDefault="00DA2491">
      <w:r>
        <w:t>GMSE is designed to simulate dynamic decision-making by stakeholders in a social-ecological system</w:t>
      </w:r>
      <w:r w:rsidR="00DF6630">
        <w:t xml:space="preserve"> </w:t>
      </w:r>
      <w:r w:rsidR="00DF6630">
        <w:fldChar w:fldCharType="begin"/>
      </w:r>
      <w:r w:rsidR="00DF6630">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DF6630">
        <w:fldChar w:fldCharType="separate"/>
      </w:r>
      <w:r w:rsidR="00DF6630" w:rsidRPr="00DF6630">
        <w:rPr>
          <w:rFonts w:ascii="Calibri" w:hAnsi="Calibri" w:cs="Calibri"/>
        </w:rPr>
        <w:t>(Duthie et al., 2018)</w:t>
      </w:r>
      <w:r w:rsidR="00DF6630">
        <w:fldChar w:fldCharType="end"/>
      </w:r>
      <w:r>
        <w:t>. The stakeholders are a) the “manager” who represents an appropriate authority, for example a protected area manager or a natural resource manager, and b) the “users” who represent independent actors such as farmers</w:t>
      </w:r>
      <w:r w:rsidR="00DF6630">
        <w:t xml:space="preserve"> or hunters</w:t>
      </w:r>
      <w:r>
        <w:t>. Additionally, there is a natural “resource” population, for example animals or trees, that requires management. In each simulation, the manager is attempting to get the resource population</w:t>
      </w:r>
      <w:r w:rsidR="00D8197B">
        <w:t xml:space="preserve"> a</w:t>
      </w:r>
      <w:r w:rsidR="00C63CE9">
        <w:t>s close to a</w:t>
      </w:r>
      <w:r w:rsidR="00D8197B">
        <w:t xml:space="preserve"> pre-determined value</w:t>
      </w:r>
      <w:r w:rsidR="00C63CE9">
        <w:t xml:space="preserve"> as possible</w:t>
      </w:r>
      <w:r w:rsidR="00D8197B">
        <w:t>, and the users are trying to maximise their utility on the landscape.</w:t>
      </w:r>
      <w:r>
        <w:t xml:space="preserve"> </w:t>
      </w:r>
      <w:r w:rsidR="004A3E57">
        <w:t xml:space="preserve">Simulations in GMSE are comprised of four </w:t>
      </w:r>
      <w:proofErr w:type="spellStart"/>
      <w:r w:rsidR="004A3E57">
        <w:t>submodels</w:t>
      </w:r>
      <w:proofErr w:type="spellEnd"/>
      <w:r w:rsidR="004A3E57">
        <w:t xml:space="preserve"> that govern the social-ecological system, each of which can be individually parameterised</w:t>
      </w:r>
      <w:r w:rsidR="00666D71">
        <w:t xml:space="preserve"> (</w:t>
      </w:r>
      <w:r w:rsidR="00DF6630">
        <w:t>Figure 1</w:t>
      </w:r>
      <w:r w:rsidR="00666D71">
        <w:t>)</w:t>
      </w:r>
      <w:r w:rsidR="004A3E57">
        <w:t xml:space="preserve">. The </w:t>
      </w:r>
      <w:proofErr w:type="spellStart"/>
      <w:r w:rsidR="004A3E57">
        <w:t>submodels</w:t>
      </w:r>
      <w:proofErr w:type="spellEnd"/>
      <w:r w:rsidR="004A3E57">
        <w:t xml:space="preserve"> are </w:t>
      </w:r>
      <w:r w:rsidR="00666D71">
        <w:t xml:space="preserve">(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rsidR="00666D71">
        <w:t>submodel</w:t>
      </w:r>
      <w:proofErr w:type="spellEnd"/>
      <w:r w:rsidR="00666D71">
        <w:t xml:space="preserve"> has four methods available which mimic commonly used biological monitoring techniques. (3) the manager model which uses the genetic algorithm (GA, see below) to develop management policies that</w:t>
      </w:r>
      <w:r w:rsidR="00CE6D9F">
        <w:t xml:space="preserve"> attempt to</w:t>
      </w:r>
      <w:r w:rsidR="00666D71">
        <w:t xml:space="preserve"> reduce deviation of the natural resource population from the target population size. The manager achieves this by dynamically altering the cost of actions for the users thereby increasing or decreasing the ability of the users to </w:t>
      </w:r>
      <w:r w:rsidR="00EE00B0">
        <w:t>act on the</w:t>
      </w:r>
      <w:r w:rsidR="00666D71">
        <w:t xml:space="preserve"> resources</w:t>
      </w:r>
      <w:r w:rsidR="00EE00B0">
        <w:t>.</w:t>
      </w:r>
      <w:r w:rsidR="00666D71">
        <w:t xml:space="preserve"> (4) The user model, in which </w:t>
      </w:r>
      <w:r w:rsidR="00985C13">
        <w:t xml:space="preserve">after the manager has set the policy, </w:t>
      </w:r>
      <w:r w:rsidR="00666D71">
        <w:t>each user calls the GA</w:t>
      </w:r>
      <w:r w:rsidR="00EE00B0">
        <w:t xml:space="preserve"> </w:t>
      </w:r>
      <w:r w:rsidR="00666D71">
        <w:t>to develop a strategy for that time step that maximises their utility (</w:t>
      </w:r>
      <w:r w:rsidR="00006AE7">
        <w:t>e.g.,</w:t>
      </w:r>
      <w:r w:rsidR="00666D71">
        <w:t xml:space="preserve"> maximises their yield)</w:t>
      </w:r>
      <w:r w:rsidR="00EE00B0">
        <w:t xml:space="preserve"> given the constraints imposed by the manager</w:t>
      </w:r>
      <w:r w:rsidR="00666D71">
        <w:t xml:space="preserve">. </w:t>
      </w:r>
      <w:r w:rsidR="00985C13">
        <w:t>Users can choose to act on the natural resources (</w:t>
      </w:r>
      <w:r w:rsidR="00006AE7">
        <w:t>e.g.,</w:t>
      </w:r>
      <w:r w:rsidR="00985C13">
        <w:t xml:space="preserve"> cull</w:t>
      </w:r>
      <w:r w:rsidR="00C63CE9">
        <w:t xml:space="preserve"> or</w:t>
      </w:r>
      <w:r w:rsidR="00985C13">
        <w:t xml:space="preserve"> scare) which can affect the resource population (</w:t>
      </w:r>
      <w:r w:rsidR="00006AE7">
        <w:t>e.g.,</w:t>
      </w:r>
      <w:r w:rsidR="00985C13">
        <w:t xml:space="preserve"> if they choose to cull) or the landscape cell (</w:t>
      </w:r>
      <w:r w:rsidR="00006AE7">
        <w:t>e.g.,</w:t>
      </w:r>
      <w:r w:rsidR="00985C13">
        <w:t xml:space="preserve"> if they choose to scare, forcing resources onto another cell). These changes then feed into the natural resource </w:t>
      </w:r>
      <w:proofErr w:type="spellStart"/>
      <w:r w:rsidR="00985C13">
        <w:t>submodel</w:t>
      </w:r>
      <w:proofErr w:type="spellEnd"/>
      <w:r w:rsidR="00985C13">
        <w:t xml:space="preserve"> in the next time step. </w:t>
      </w:r>
      <w:r w:rsidR="00666D71">
        <w:t xml:space="preserve">For detailed explanations of the </w:t>
      </w:r>
      <w:proofErr w:type="spellStart"/>
      <w:r w:rsidR="00666D71">
        <w:t>submodels</w:t>
      </w:r>
      <w:proofErr w:type="spellEnd"/>
      <w:r w:rsidR="00666D71">
        <w:t xml:space="preserve">, see Duthie et al (2018) and the documentation for the GMSE R package.  </w:t>
      </w:r>
    </w:p>
    <w:p w14:paraId="6AEDC857" w14:textId="34A2D386" w:rsidR="00985C13" w:rsidRDefault="00985C13">
      <w:r>
        <w:t xml:space="preserve">The primary approach to altering system dynamics is via the manager and user budgets. These parameters are relative rather than absolute and </w:t>
      </w:r>
      <w:r w:rsidR="00CE6D9F">
        <w:t>therefore</w:t>
      </w:r>
      <w:r>
        <w:t xml:space="preserve"> the values are less important than the relationship between them. Generally, when </w:t>
      </w:r>
      <w:r w:rsidR="00DA2491">
        <w:t xml:space="preserve">the </w:t>
      </w:r>
      <w:r>
        <w:t>manager ha</w:t>
      </w:r>
      <w:r w:rsidR="00DA2491">
        <w:t>s a</w:t>
      </w:r>
      <w:r>
        <w:t xml:space="preserve"> high relative </w:t>
      </w:r>
      <w:r w:rsidR="00DA2491">
        <w:t>budget,</w:t>
      </w:r>
      <w:r>
        <w:t xml:space="preserve"> they have a greater ability to set policies that will influence the resource population in the desired way. For example, if the resource population is below the target</w:t>
      </w:r>
      <w:r w:rsidR="00DA2491">
        <w:t>,</w:t>
      </w:r>
      <w:r>
        <w:t xml:space="preserve"> a </w:t>
      </w:r>
      <w:r w:rsidR="00DA2491">
        <w:t>manager</w:t>
      </w:r>
      <w:r>
        <w:t xml:space="preserve"> with a relatively high budget can increase the costs of culling for the users, thus reducing the users’ ability to cull, and in turn allowing the resource population to recover. Conversely, if users have a relatively high </w:t>
      </w:r>
      <w:r w:rsidR="00DA2491">
        <w:t>budget,</w:t>
      </w:r>
      <w:r>
        <w:t xml:space="preserve"> then they are more likely to be able to afford to take actions such as culling, even if the manager is setting</w:t>
      </w:r>
      <w:r w:rsidR="00DA2491">
        <w:t xml:space="preserve"> the costs as high as possible. </w:t>
      </w:r>
      <w:r w:rsidR="00C63CE9">
        <w:t>The budgets, and the associated dynamics, can be used to replicate various real-world systems and scenarios such as conservation conflicts, power dynamics</w:t>
      </w:r>
      <w:r w:rsidR="00317DE4">
        <w:t>,</w:t>
      </w:r>
      <w:r w:rsidR="00C63CE9">
        <w:t xml:space="preserve"> and lobbying</w:t>
      </w:r>
      <w:r w:rsidR="00317DE4">
        <w:t xml:space="preserve"> </w:t>
      </w:r>
      <w:r w:rsidR="00006AE7">
        <w:fldChar w:fldCharType="begin"/>
      </w:r>
      <w:r w:rsidR="00006AE7">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rsidR="00006AE7">
        <w:fldChar w:fldCharType="separate"/>
      </w:r>
      <w:r w:rsidR="00006AE7" w:rsidRPr="00006AE7">
        <w:rPr>
          <w:rFonts w:ascii="Calibri" w:hAnsi="Calibri" w:cs="Calibri"/>
        </w:rPr>
        <w:t>(Cusack et al., 2020; Duthie et al., 2018; Nilsson et al., 2019)</w:t>
      </w:r>
      <w:r w:rsidR="00006AE7">
        <w:fldChar w:fldCharType="end"/>
      </w:r>
      <w:r w:rsidR="00317DE4">
        <w:t>.</w:t>
      </w:r>
      <w:r w:rsidR="00F972B6">
        <w:t xml:space="preserve"> </w:t>
      </w:r>
    </w:p>
    <w:p w14:paraId="2EF4F173" w14:textId="51A4537F" w:rsidR="00865AFF" w:rsidRDefault="00865AFF">
      <w:pPr>
        <w:rPr>
          <w:i/>
          <w:iCs/>
        </w:rPr>
      </w:pPr>
      <w:r>
        <w:rPr>
          <w:i/>
          <w:iCs/>
        </w:rPr>
        <w:t xml:space="preserve">Genetic algorithm </w:t>
      </w:r>
    </w:p>
    <w:p w14:paraId="5587E5F8" w14:textId="6887101D" w:rsidR="00865AFF" w:rsidRDefault="00865AFF">
      <w:r>
        <w:t>The GA is the core process by which the manager develops policy</w:t>
      </w:r>
      <w:r w:rsidR="001A560A">
        <w:t xml:space="preserve"> and users decide upon actions</w:t>
      </w:r>
      <w:r>
        <w:t xml:space="preserve">. </w:t>
      </w:r>
      <w:r w:rsidR="00442268">
        <w:t xml:space="preserve">The GA mimics </w:t>
      </w:r>
      <w:r w:rsidR="0011460F">
        <w:t xml:space="preserve">the process of natural selection whereby each call to the GA results in several possible strategies being initialised. Multiple iterations then allow cross-over and mutation between the </w:t>
      </w:r>
      <w:r w:rsidR="0011460F">
        <w:lastRenderedPageBreak/>
        <w:t xml:space="preserve">initialised strategies, ensuring that budgets are not exceeded. </w:t>
      </w:r>
      <w:r w:rsidR="004A3E57">
        <w:t xml:space="preserve">Each subsequent </w:t>
      </w:r>
      <w:r w:rsidR="0011460F">
        <w:t xml:space="preserve">iteration of strategies is selected via a fitness function and a tournament. This process results in adaptive, but not necessarily optimal, strategies for the manager and the users. </w:t>
      </w:r>
      <w:r w:rsidR="0035371B">
        <w:t xml:space="preserve">In each </w:t>
      </w:r>
      <w:r w:rsidR="004A3E57">
        <w:t xml:space="preserve">simulation </w:t>
      </w:r>
      <w:r w:rsidR="0035371B">
        <w:t xml:space="preserve">time step the GA is called by the manager and each of the users to simulate decision-making. </w:t>
      </w:r>
      <w:r>
        <w:t>The GA</w:t>
      </w:r>
      <w:r w:rsidR="00DB57CC">
        <w:t xml:space="preserve"> first</w:t>
      </w:r>
      <w:r>
        <w:t xml:space="preserve"> takes the</w:t>
      </w:r>
      <w:r w:rsidR="001A560A">
        <w:t xml:space="preserve"> manager’s</w:t>
      </w:r>
      <w:r>
        <w:t xml:space="preserve"> budget constraints, user action histories, and the predicted consequences of each action on the resource</w:t>
      </w:r>
      <w:r w:rsidR="001A560A">
        <w:t xml:space="preserve"> population</w:t>
      </w:r>
      <w:r>
        <w:t xml:space="preserve"> </w:t>
      </w:r>
      <w:r w:rsidR="001A560A">
        <w:t xml:space="preserve">and develops a strategy for the manager to reduce deviation from the target resource population size. </w:t>
      </w:r>
      <w:r w:rsidR="00DB57CC">
        <w:t xml:space="preserve">Once the manager’s policy is established users will individually call the GA to decide upon actions that maximise their </w:t>
      </w:r>
      <w:r w:rsidR="0035371B">
        <w:t>utility</w:t>
      </w:r>
      <w:r w:rsidR="00DB57CC">
        <w:t xml:space="preserve"> </w:t>
      </w:r>
      <w:r w:rsidR="00CE6D9F">
        <w:t>(e.g., agricultural</w:t>
      </w:r>
      <w:r w:rsidR="00DB57CC">
        <w:t xml:space="preserve"> yield</w:t>
      </w:r>
      <w:r w:rsidR="00CE6D9F">
        <w:t>)</w:t>
      </w:r>
      <w:r w:rsidR="00DB57CC">
        <w:t>. Users can</w:t>
      </w:r>
      <w:r w:rsidR="00AB4053">
        <w:t xml:space="preserve"> choose from several options depending on the parameters set by the </w:t>
      </w:r>
      <w:r w:rsidR="000E31BB">
        <w:t>researcher</w:t>
      </w:r>
      <w:r w:rsidR="00AB4053">
        <w:t>. These include</w:t>
      </w:r>
      <w:r w:rsidR="00DB57CC">
        <w:t xml:space="preserve"> tend</w:t>
      </w:r>
      <w:r w:rsidR="00AB4053">
        <w:t>ing</w:t>
      </w:r>
      <w:r w:rsidR="00DB57CC">
        <w:t xml:space="preserve"> their crops or </w:t>
      </w:r>
      <w:r w:rsidR="00CE6D9F">
        <w:t>act</w:t>
      </w:r>
      <w:r w:rsidR="00AB4053">
        <w:t>ing</w:t>
      </w:r>
      <w:r w:rsidR="00CE6D9F">
        <w:t xml:space="preserve"> on the natural resources (e.g., cull</w:t>
      </w:r>
      <w:r w:rsidR="00AB4053">
        <w:t>,</w:t>
      </w:r>
      <w:r w:rsidR="00CE6D9F">
        <w:t xml:space="preserve"> scare)</w:t>
      </w:r>
      <w:r w:rsidR="00DB57CC">
        <w:t xml:space="preserve">, </w:t>
      </w:r>
      <w:r w:rsidR="00AB4053">
        <w:t>all</w:t>
      </w:r>
      <w:r w:rsidR="00DB57CC">
        <w:t xml:space="preserve"> of which will </w:t>
      </w:r>
      <w:r w:rsidR="00AB4053">
        <w:t>have some effect on</w:t>
      </w:r>
      <w:r w:rsidR="00DB57CC">
        <w:t xml:space="preserve"> their yield. Their ability to </w:t>
      </w:r>
      <w:r w:rsidR="00AB4053">
        <w:t>act on the natural resource</w:t>
      </w:r>
      <w:r w:rsidR="00DB57CC">
        <w:t xml:space="preserve"> is governed by both the user budget, and the manager’s policy, in each time step.  </w:t>
      </w:r>
    </w:p>
    <w:p w14:paraId="0FEC2067" w14:textId="6429AAD6" w:rsidR="00074CC3" w:rsidRDefault="00DF6630">
      <w:pPr>
        <w:rPr>
          <w:i/>
          <w:iCs/>
        </w:rPr>
      </w:pPr>
      <w:r>
        <w:rPr>
          <w:noProof/>
        </w:rPr>
        <w:drawing>
          <wp:inline distT="0" distB="0" distL="0" distR="0" wp14:anchorId="2D7ED250" wp14:editId="65C2259B">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2D8BB36D" w14:textId="1E73D8F0" w:rsidR="00DF6630" w:rsidRPr="00AB00D5" w:rsidRDefault="00DF6630">
      <w:pPr>
        <w:rPr>
          <w:b/>
          <w:bCs/>
          <w:sz w:val="20"/>
          <w:szCs w:val="20"/>
        </w:rPr>
      </w:pPr>
      <w:commentRangeStart w:id="0"/>
      <w:r w:rsidRPr="00AB00D5">
        <w:rPr>
          <w:b/>
          <w:bCs/>
          <w:sz w:val="20"/>
          <w:szCs w:val="20"/>
        </w:rPr>
        <w:t>Figure 1</w:t>
      </w:r>
      <w:commentRangeEnd w:id="0"/>
      <w:r w:rsidRPr="00AB00D5">
        <w:rPr>
          <w:rStyle w:val="CommentReference"/>
          <w:sz w:val="20"/>
          <w:szCs w:val="20"/>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5D562DAD" w14:textId="77777777" w:rsidR="00DF6630" w:rsidRPr="00DF6630" w:rsidRDefault="00DF6630">
      <w:pPr>
        <w:rPr>
          <w:b/>
          <w:bCs/>
          <w:sz w:val="18"/>
          <w:szCs w:val="18"/>
        </w:rPr>
      </w:pPr>
    </w:p>
    <w:p w14:paraId="47AD817F" w14:textId="14244B79" w:rsidR="00074CC3" w:rsidRDefault="003049E4">
      <w:pPr>
        <w:rPr>
          <w:i/>
          <w:iCs/>
        </w:rPr>
      </w:pPr>
      <w:r>
        <w:rPr>
          <w:i/>
          <w:iCs/>
        </w:rPr>
        <w:t>Model p</w:t>
      </w:r>
      <w:r w:rsidR="00074CC3">
        <w:rPr>
          <w:i/>
          <w:iCs/>
        </w:rPr>
        <w:t>arameterisation</w:t>
      </w:r>
    </w:p>
    <w:p w14:paraId="2290FF75" w14:textId="54C0752D" w:rsidR="00AB1FE1" w:rsidRPr="00AB1FE1" w:rsidRDefault="00AB1FE1">
      <w:pPr>
        <w:rPr>
          <w:u w:val="single"/>
        </w:rPr>
      </w:pPr>
      <w:r w:rsidRPr="00AB1FE1">
        <w:rPr>
          <w:u w:val="single"/>
        </w:rPr>
        <w:t>Landscape</w:t>
      </w:r>
    </w:p>
    <w:p w14:paraId="77008BB0" w14:textId="15A59EB3" w:rsidR="009D69F8" w:rsidRDefault="003931F3">
      <w:r>
        <w:t>In this study we have used the GMSE modelling framework to explore the effects of different investment strategies</w:t>
      </w:r>
      <w:r w:rsidR="00F972B6">
        <w:t xml:space="preserve"> and funding models</w:t>
      </w:r>
      <w:r>
        <w:t xml:space="preserve"> </w:t>
      </w:r>
      <w:r w:rsidR="003049E4">
        <w:t>available to</w:t>
      </w:r>
      <w:r>
        <w:t xml:space="preserve"> a conservation manager on forest resources, in the context of</w:t>
      </w:r>
      <w:r w:rsidR="00D51E92">
        <w:t xml:space="preserve"> finite funds and</w:t>
      </w:r>
      <w:r w:rsidR="0087297D">
        <w:t xml:space="preserve"> </w:t>
      </w:r>
      <w:r>
        <w:t>increasing</w:t>
      </w:r>
      <w:r w:rsidR="003049E4">
        <w:t xml:space="preserve"> anthropogenic pressure caused by an increasing</w:t>
      </w:r>
      <w:r>
        <w:t xml:space="preserve"> human population. We simulated a forested landscape</w:t>
      </w:r>
      <w:r w:rsidR="009D69F8">
        <w:t xml:space="preserve"> of 1</w:t>
      </w:r>
      <w:r w:rsidR="00F972B6">
        <w:t>0</w:t>
      </w:r>
      <w:r w:rsidR="009D69F8">
        <w:t xml:space="preserve">0 </w:t>
      </w:r>
      <w:r w:rsidR="009D69F8">
        <w:rPr>
          <w:rFonts w:cstheme="minorHAnsi"/>
        </w:rPr>
        <w:t>×</w:t>
      </w:r>
      <w:r w:rsidR="009D69F8">
        <w:t xml:space="preserve"> 1</w:t>
      </w:r>
      <w:r w:rsidR="00F972B6">
        <w:t>0</w:t>
      </w:r>
      <w:r w:rsidR="009D69F8">
        <w:t>0 cells, where we assumed on</w:t>
      </w:r>
      <w:r w:rsidR="0087297D">
        <w:t>e</w:t>
      </w:r>
      <w:r w:rsidR="009D69F8">
        <w:t xml:space="preserve"> cell was equivalent to 1 hectare, resulting in a landscape of</w:t>
      </w:r>
      <w:r w:rsidR="00AB1FE1">
        <w:t xml:space="preserve"> </w:t>
      </w:r>
      <w:r w:rsidR="00F972B6">
        <w:t>10,000</w:t>
      </w:r>
      <w:r w:rsidR="00AB1FE1">
        <w:t xml:space="preserve"> ha (or </w:t>
      </w:r>
      <w:r w:rsidR="00F972B6">
        <w:t>100</w:t>
      </w:r>
      <w:r w:rsidR="00AB1FE1">
        <w:t xml:space="preserve"> km</w:t>
      </w:r>
      <w:r w:rsidR="00AB1FE1" w:rsidRPr="00AB1FE1">
        <w:rPr>
          <w:vertAlign w:val="superscript"/>
        </w:rPr>
        <w:t>2</w:t>
      </w:r>
      <w:r w:rsidR="00AB1FE1">
        <w:t>).</w:t>
      </w:r>
      <w:r w:rsidR="009D69F8">
        <w:t xml:space="preserve"> </w:t>
      </w:r>
      <w:r w:rsidR="00AB1FE1">
        <w:t xml:space="preserve">We allocated </w:t>
      </w:r>
      <w:r w:rsidR="00F972B6">
        <w:t>3</w:t>
      </w:r>
      <w:r w:rsidR="00AB1FE1">
        <w:t xml:space="preserve">0 “users” to the landscape, which in this case represented </w:t>
      </w:r>
      <w:r w:rsidR="00F972B6">
        <w:t>3</w:t>
      </w:r>
      <w:r w:rsidR="00AB1FE1">
        <w:t>0 villages or communities, each which had an equal area of spatially explicit land upon which they could act.</w:t>
      </w:r>
      <w:r w:rsidR="001B6B16">
        <w:t xml:space="preserve"> </w:t>
      </w:r>
      <w:r w:rsidR="00AB1FE1">
        <w:t xml:space="preserve">This resulted in each village having </w:t>
      </w:r>
      <w:r w:rsidR="00F972B6">
        <w:t>333.33</w:t>
      </w:r>
      <w:r w:rsidR="009D69F8">
        <w:t xml:space="preserve"> ha (</w:t>
      </w:r>
      <w:r w:rsidR="00F972B6">
        <w:t>3.33</w:t>
      </w:r>
      <w:r w:rsidR="009D69F8">
        <w:t xml:space="preserve"> km</w:t>
      </w:r>
      <w:r w:rsidR="009D69F8" w:rsidRPr="00062F76">
        <w:rPr>
          <w:vertAlign w:val="superscript"/>
        </w:rPr>
        <w:t>2</w:t>
      </w:r>
      <w:r w:rsidR="009D69F8">
        <w:t>)</w:t>
      </w:r>
      <w:r w:rsidR="00AB1FE1">
        <w:t xml:space="preserve"> of land</w:t>
      </w:r>
      <w:r w:rsidR="009D69F8">
        <w:t>.</w:t>
      </w:r>
      <w:r>
        <w:t xml:space="preserve"> </w:t>
      </w:r>
      <w:r w:rsidR="007E6B5C">
        <w:t xml:space="preserve">We assumed the users represented agricultural communities whose </w:t>
      </w:r>
      <w:r w:rsidR="007E6B5C">
        <w:lastRenderedPageBreak/>
        <w:t xml:space="preserve">primary livelihood is farming. </w:t>
      </w:r>
      <w:r w:rsidR="00AB1FE1">
        <w:t xml:space="preserve">We simulated scenarios over </w:t>
      </w:r>
      <w:proofErr w:type="gramStart"/>
      <w:r w:rsidR="00AB1FE1">
        <w:t>50 time</w:t>
      </w:r>
      <w:proofErr w:type="gramEnd"/>
      <w:r w:rsidR="00AB1FE1">
        <w:t xml:space="preserve"> steps, which we assumed represented 50 years. </w:t>
      </w:r>
    </w:p>
    <w:p w14:paraId="3AA3A794" w14:textId="51651B89" w:rsidR="00AB1FE1" w:rsidRDefault="00AB1FE1">
      <w:pPr>
        <w:rPr>
          <w:u w:val="single"/>
        </w:rPr>
      </w:pPr>
      <w:r>
        <w:rPr>
          <w:u w:val="single"/>
        </w:rPr>
        <w:t xml:space="preserve">Resource population </w:t>
      </w:r>
    </w:p>
    <w:p w14:paraId="1F907CB6" w14:textId="1955F567" w:rsidR="000C41EA" w:rsidRDefault="001B6B16">
      <w:r>
        <w:t>The flexibility of GMSE allows for the biological resource to represent a population of a wide range of taxa. In this study we assumed the resources were trees, that the manager’s goal was to protect as many trees as possible from being felled</w:t>
      </w:r>
      <w:r w:rsidR="008A7BC9">
        <w:t xml:space="preserve"> (i.e., maintain the resource population at the starting value)</w:t>
      </w:r>
      <w:r>
        <w:t xml:space="preserve">, and that the </w:t>
      </w:r>
      <w:r w:rsidR="007E6B5C">
        <w:t>users</w:t>
      </w:r>
      <w:r>
        <w:t xml:space="preserve"> were able to increase their agricultural yield by felling trees</w:t>
      </w:r>
      <w:r w:rsidR="008A7BC9">
        <w:t xml:space="preserve"> on their land</w:t>
      </w:r>
      <w:r>
        <w:t>.</w:t>
      </w:r>
      <w:r w:rsidR="00463AEE">
        <w:t xml:space="preserve"> We tested the landscape with a tree density that was realistic for a tropical forested landscape (50 trees ha</w:t>
      </w:r>
      <w:r w:rsidR="00463AEE" w:rsidRPr="00463AEE">
        <w:rPr>
          <w:vertAlign w:val="superscript"/>
        </w:rPr>
        <w:t>-1</w:t>
      </w:r>
      <w:r w:rsidR="00CB4757">
        <w:t>, n = 1,125,000</w:t>
      </w:r>
      <w:r w:rsidR="00463AEE" w:rsidRPr="00463AEE">
        <w:t>)</w:t>
      </w:r>
      <w:r w:rsidR="00463AEE">
        <w:t>, but because</w:t>
      </w:r>
      <w:r>
        <w:t xml:space="preserve"> </w:t>
      </w:r>
      <w:r w:rsidR="00463AEE">
        <w:t>t</w:t>
      </w:r>
      <w:r w:rsidR="00CD7BA7">
        <w:t>he number of users on the landscape was relatively low, due to each user representing a community rather than an individual farmer</w:t>
      </w:r>
      <w:r w:rsidR="00463AEE">
        <w:t>, the absolute number of trees felled was too low to see clear differences between scenarios.</w:t>
      </w:r>
      <w:r w:rsidR="00CB4757">
        <w:t xml:space="preserve"> We therefore reduced the total number of trees to 100,000 to ensure trends in felling were clear to see.</w:t>
      </w:r>
      <w:r w:rsidR="00463AEE">
        <w:t xml:space="preserve"> </w:t>
      </w:r>
      <w:r w:rsidR="000C41EA">
        <w:t xml:space="preserve">Trees were randomly distributed across the landscape, reflecting natural variation. </w:t>
      </w:r>
      <w:r w:rsidR="007E6B5C">
        <w:t xml:space="preserve">The population dynamics of trees is difficult to capture over a </w:t>
      </w:r>
      <w:r w:rsidR="00FD44DC">
        <w:t>50-year</w:t>
      </w:r>
      <w:r w:rsidR="007E6B5C">
        <w:t xml:space="preserve"> </w:t>
      </w:r>
      <w:proofErr w:type="gramStart"/>
      <w:r w:rsidR="007E6B5C">
        <w:t>time period</w:t>
      </w:r>
      <w:proofErr w:type="gramEnd"/>
      <w:r w:rsidR="007E6B5C">
        <w:t xml:space="preserve"> due to slow growth and recruitment relative to animals.</w:t>
      </w:r>
      <w:r w:rsidR="00FD44DC">
        <w:t xml:space="preserve"> Furthermore, we wanted to eliminate any “noise” around the deforestation signal so that the only driver of forest loss was the effect of user actions on the trees. Therefore,</w:t>
      </w:r>
      <w:r w:rsidR="007E6B5C">
        <w:t xml:space="preserve"> </w:t>
      </w:r>
      <w:r w:rsidR="00FD44DC">
        <w:t>d</w:t>
      </w:r>
      <w:r w:rsidR="007E6B5C">
        <w:t>espite high flexibility within GMSE for simulating realistic population dynamics</w:t>
      </w:r>
      <w:r w:rsidR="00FD44DC">
        <w:t>, we</w:t>
      </w:r>
      <w:r w:rsidR="008A7BC9">
        <w:t xml:space="preserve"> removed the effects of natural recruitment or natural deaths (density-dependent and density-independent), resulting in a static population </w:t>
      </w:r>
      <w:r w:rsidR="00D51E92">
        <w:t>(</w:t>
      </w:r>
      <w:r w:rsidR="008A7BC9">
        <w:t>excluding the effects of the users</w:t>
      </w:r>
      <w:r w:rsidR="00D51E92">
        <w:t>)</w:t>
      </w:r>
      <w:r w:rsidR="00FD44DC">
        <w:t>.</w:t>
      </w:r>
      <w:r w:rsidR="00B843AB">
        <w:t xml:space="preserve"> </w:t>
      </w:r>
      <w:r w:rsidR="00D51E92">
        <w:t>If</w:t>
      </w:r>
      <w:r w:rsidR="000C41EA">
        <w:t xml:space="preserve"> trees were present on a landscape cell, they reduced the agricultural yield that could be harvested by the user. Each tree reduced the cell’s yield by 8%, with the cumulative reduction in yield governed by the exponential function:</w:t>
      </w:r>
    </w:p>
    <w:p w14:paraId="2EDE260C" w14:textId="5A56EB51" w:rsidR="00AB1FE1" w:rsidRDefault="000C41EA">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538E658E" w14:textId="491F1F5A" w:rsidR="000C41EA" w:rsidRDefault="000C41EA">
      <w:r>
        <w:t xml:space="preserve">Where </w:t>
      </w:r>
      <w:r w:rsidR="00CB4757">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w:t>
      </w:r>
      <w:r w:rsidR="005F4FEC">
        <w:t xml:space="preserve">Therefore, if there are 50 trees on a given cell, the cell’s yield is 1.5% of the total possible yield. If there are 25 trees remaining on a given cell then the cell’s yield increases to 12.4%, and so on. </w:t>
      </w:r>
    </w:p>
    <w:p w14:paraId="48C045E7" w14:textId="19EA0587" w:rsidR="0085513F" w:rsidRDefault="0085513F">
      <w:pPr>
        <w:rPr>
          <w:u w:val="single"/>
        </w:rPr>
      </w:pPr>
      <w:r>
        <w:rPr>
          <w:u w:val="single"/>
        </w:rPr>
        <w:t>Users</w:t>
      </w:r>
    </w:p>
    <w:p w14:paraId="46E2E660" w14:textId="7410FB4B" w:rsidR="003931F3" w:rsidRDefault="00D51E92">
      <w:r>
        <w:t xml:space="preserve">GMSE allows for each user to represent an individual actor or agent, who makes decisions about their actions based on individual circumstances. </w:t>
      </w:r>
      <w:r w:rsidR="00D145B7">
        <w:t>However, t</w:t>
      </w:r>
      <w:r>
        <w:t>he number of users on a landscape cannot be changed during a simulation</w:t>
      </w:r>
      <w:r w:rsidR="00534FD2">
        <w:t>,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w:t>
      </w:r>
      <w:r w:rsidR="00D145B7">
        <w:t xml:space="preserve">e.g., </w:t>
      </w:r>
      <w:r w:rsidR="00534FD2">
        <w:t xml:space="preserve">for housing and agriculture). These combined effects would increase the community’s </w:t>
      </w:r>
      <w:r w:rsidR="00D145B7">
        <w:t xml:space="preserve">desire and </w:t>
      </w:r>
      <w:r w:rsidR="00534FD2">
        <w:t xml:space="preserve">ability to clear forest land.  This allowed us to </w:t>
      </w:r>
      <w:r w:rsidR="003049E4">
        <w:t>employ</w:t>
      </w:r>
      <w:r w:rsidR="00534FD2">
        <w:t xml:space="preserve">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w:t>
      </w:r>
      <w:r w:rsidR="00F52E4E">
        <w:t>The land ownership parameter for all simulations was set to TRUE</w:t>
      </w:r>
      <w:r w:rsidR="00D145B7">
        <w:t>,</w:t>
      </w:r>
      <w:r w:rsidR="00F52E4E">
        <w:t xml:space="preserv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w:t>
      </w:r>
      <w:r w:rsidR="00D145B7">
        <w:t xml:space="preserve"> in each time step</w:t>
      </w:r>
      <w:r w:rsidR="00F52E4E">
        <w:t xml:space="preserve"> was governed by </w:t>
      </w:r>
      <w:r w:rsidR="00CB4757">
        <w:t>trade-offs</w:t>
      </w:r>
      <w:r w:rsidR="00F52E4E">
        <w:t xml:space="preserve"> in cost versus benefit (computed within the GA). The parameter </w:t>
      </w:r>
      <w:r w:rsidR="00E76DF7">
        <w:t>which</w:t>
      </w:r>
      <w:r w:rsidR="00F52E4E">
        <w:t xml:space="preserve"> defined how much a user could increase their yield by tending </w:t>
      </w:r>
      <w:r w:rsidR="00F52E4E">
        <w:lastRenderedPageBreak/>
        <w:t>their crops was set to 0.01 (1%)</w:t>
      </w:r>
      <w:r w:rsidR="00E76DF7">
        <w:t>. This contrasts with the parameter governing the yield reduction for a single tree (8%, see section above). Different ranges of these parameters were tested for sensitivity (</w:t>
      </w:r>
      <w:r w:rsidR="00D145B7" w:rsidRPr="00D145B7">
        <w:rPr>
          <w:highlight w:val="yellow"/>
        </w:rPr>
        <w:t xml:space="preserve">Table </w:t>
      </w:r>
      <w:proofErr w:type="spellStart"/>
      <w:r w:rsidR="00E76DF7" w:rsidRPr="00D145B7">
        <w:rPr>
          <w:highlight w:val="yellow"/>
        </w:rPr>
        <w:t>Sx</w:t>
      </w:r>
      <w:proofErr w:type="spellEnd"/>
      <w:r w:rsidR="00E76DF7">
        <w:t xml:space="preserve">), with the final values chosen to deliberately ensure that felling trees would have a much higher positive </w:t>
      </w:r>
      <w:r w:rsidR="003049E4">
        <w:t>effect</w:t>
      </w:r>
      <w:r w:rsidR="00E76DF7">
        <w:t xml:space="preserve"> on yield than simply tending crops. This was </w:t>
      </w:r>
      <w:r w:rsidR="00FB6951">
        <w:t xml:space="preserve">both </w:t>
      </w:r>
      <w:r w:rsidR="00E76DF7">
        <w:t xml:space="preserve">to reflect </w:t>
      </w:r>
      <w:r w:rsidR="00FB6951">
        <w:t>the fact that in the real world expanding agricultural area will generally increase yield more than tending existing agricultural land</w:t>
      </w:r>
      <w:r w:rsidR="00E76DF7">
        <w:t>, and to simulate strong exogenous drivers of deforestation that are found around the world, particularly in the tropics</w:t>
      </w:r>
      <w:r w:rsidR="00FB6951">
        <w:t xml:space="preserve"> (</w:t>
      </w:r>
      <w:proofErr w:type="spellStart"/>
      <w:r w:rsidR="00FB6951">
        <w:t>Ceddia</w:t>
      </w:r>
      <w:proofErr w:type="spellEnd"/>
      <w:r w:rsidR="00FB6951">
        <w:t xml:space="preserve"> 2019, Davis et al 20</w:t>
      </w:r>
      <w:r w:rsidR="003049E4">
        <w:t>1</w:t>
      </w:r>
      <w:r w:rsidR="00FB6951">
        <w:t>5)</w:t>
      </w:r>
      <w:r w:rsidR="00E76DF7">
        <w:t xml:space="preserve">.  </w:t>
      </w:r>
    </w:p>
    <w:p w14:paraId="1753D981" w14:textId="1EEA9866" w:rsidR="00D145B7" w:rsidRDefault="00D145B7">
      <w:pPr>
        <w:rPr>
          <w:u w:val="single"/>
        </w:rPr>
      </w:pPr>
      <w:r>
        <w:rPr>
          <w:u w:val="single"/>
        </w:rPr>
        <w:t>Manager</w:t>
      </w:r>
    </w:p>
    <w:p w14:paraId="689529E1" w14:textId="40AAB11A" w:rsidR="00DC1ADD" w:rsidRDefault="00D145B7">
      <w:r>
        <w:t>In our study, the manager represents a person or organisation that has a remit to conserve forest land and the authority to set and implement policy that affects the ability of users to take actions.</w:t>
      </w:r>
      <w:r w:rsidR="00421A9C">
        <w:t xml:space="preserve"> We set the resource population target (which the manager tries to maintain) at the same value as the starting number of trees, and because there was no natural tree regeneration (</w:t>
      </w:r>
      <w:r w:rsidR="003049E4">
        <w:t xml:space="preserve">natural </w:t>
      </w:r>
      <w:r w:rsidR="00421A9C">
        <w:t>population increase), the manager’s goal is to reduce forest loss as much as possible in every time step. These parameters were set to simulate a conservation landscape in which there is pressure o</w:t>
      </w:r>
      <w:r w:rsidR="003049E4">
        <w:t>n</w:t>
      </w:r>
      <w:r w:rsidR="00421A9C">
        <w:t xml:space="preserve"> forest resources, and authorities are trying to reduce all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w:t>
      </w:r>
      <w:r w:rsidR="00DC1ADD">
        <w:t xml:space="preserve"> actual</w:t>
      </w:r>
      <w:r w:rsidR="00421A9C">
        <w:t xml:space="preserve"> budget of the</w:t>
      </w:r>
      <w:r w:rsidR="00DC1ADD">
        <w:t xml:space="preserve"> authority, and could represent a monetary budget, available non-monetary resources (e.g., law enforcement resources), or a combination of these. In each of the different scenarios, the manager’s budget varied according to the funding s</w:t>
      </w:r>
      <w:r w:rsidR="007B4037">
        <w:t>cenario</w:t>
      </w:r>
      <w:r w:rsidR="00DC1ADD">
        <w:t xml:space="preserve"> we were simulating. </w:t>
      </w:r>
    </w:p>
    <w:p w14:paraId="419B1593" w14:textId="77777777" w:rsidR="00DC1ADD" w:rsidRPr="009A2EB4" w:rsidRDefault="00DC1ADD">
      <w:pPr>
        <w:rPr>
          <w:i/>
          <w:iCs/>
        </w:rPr>
      </w:pPr>
      <w:r w:rsidRPr="009A2EB4">
        <w:rPr>
          <w:i/>
          <w:iCs/>
        </w:rPr>
        <w:t xml:space="preserve">Scenarios </w:t>
      </w:r>
    </w:p>
    <w:p w14:paraId="28E5386E" w14:textId="1449C666" w:rsidR="00D145B7" w:rsidRDefault="00375594">
      <w:r>
        <w:t>We designed 5 scenarios with dynamic manager budgets that simulated different</w:t>
      </w:r>
      <w:r w:rsidR="006E1387">
        <w:t xml:space="preserve"> </w:t>
      </w:r>
      <w:r>
        <w:t>funding</w:t>
      </w:r>
      <w:r w:rsidR="006E1387">
        <w:t xml:space="preserve"> regimes </w:t>
      </w:r>
      <w:r w:rsidR="006A7270">
        <w:t>that a manager or authority with responsibility over a conservation landscape may encounter</w:t>
      </w:r>
      <w:r w:rsidR="007B4037">
        <w:t xml:space="preserve"> in the real world</w:t>
      </w:r>
      <w:r w:rsidR="000A582C">
        <w:t xml:space="preserve"> (</w:t>
      </w:r>
      <w:r w:rsidR="000A582C" w:rsidRPr="00070E56">
        <w:t>Table 1, Figure 2</w:t>
      </w:r>
      <w:r w:rsidR="000A582C">
        <w:t>)</w:t>
      </w:r>
      <w:r w:rsidR="006E1387">
        <w:t xml:space="preserve">. </w:t>
      </w:r>
      <w:r w:rsidR="000A582C">
        <w:t xml:space="preserve">Scenarios 1 to 3 aimed to test three primary funding models (see individual scenario sections below), and scenarios 4 and 5 aimed to test the effects of uncertainty and variability in funding. </w:t>
      </w:r>
      <w:r w:rsidR="006E1387">
        <w:t xml:space="preserve">Before running the final 5 scenarios we tested </w:t>
      </w:r>
      <w:r w:rsidR="006A7270">
        <w:t>several</w:t>
      </w:r>
      <w:r w:rsidR="006E1387">
        <w:t xml:space="preserve"> null scenarios to ensure the landscape was operating as expected (Supporting Information). </w:t>
      </w:r>
      <w:r w:rsidR="007B4037">
        <w:t xml:space="preserve">Due to the nature of the GA (i.e., identifying one out of </w:t>
      </w:r>
      <w:r w:rsidR="00727BF0">
        <w:t>multiple</w:t>
      </w:r>
      <w:r w:rsidR="007B4037">
        <w:t xml:space="preserve"> possible near-optimal solutions), and that each actor on the landscape calls the GA in each time step, stochasticity is explicitly built into the simulations. Therefore, e</w:t>
      </w:r>
      <w:r w:rsidR="009A2EB4">
        <w:t xml:space="preserve">ach simulation was run </w:t>
      </w:r>
      <w:r w:rsidR="00CB4757">
        <w:t>100</w:t>
      </w:r>
      <w:r w:rsidR="009A2EB4">
        <w:t xml:space="preserve"> times</w:t>
      </w:r>
      <w:r w:rsidR="007B4037">
        <w:t xml:space="preserve"> to quantify variation in results</w:t>
      </w:r>
      <w:r w:rsidR="00142235">
        <w:t>. The manager budget, user budget, number of felling actions, the cost of felling actions, and the number of trees remaining at each time step were extracted for each replicate simulation.</w:t>
      </w:r>
      <w:r w:rsidR="009A2EB4">
        <w:t xml:space="preserve"> </w:t>
      </w:r>
      <w:r w:rsidR="00142235">
        <w:t>For each parameter, t</w:t>
      </w:r>
      <w:r w:rsidR="009A2EB4">
        <w:t xml:space="preserve">he 50, 2.5, and 97.5% </w:t>
      </w:r>
      <w:r w:rsidR="00CB4757">
        <w:t>percentiles</w:t>
      </w:r>
      <w:r w:rsidR="00142235">
        <w:t xml:space="preserve"> across all replicates</w:t>
      </w:r>
      <w:r w:rsidR="006E1387">
        <w:t xml:space="preserve"> </w:t>
      </w:r>
      <w:r w:rsidR="00142235">
        <w:t>were calculated and</w:t>
      </w:r>
      <w:r w:rsidR="009A2EB4">
        <w:t xml:space="preserve"> used to represent the mean, </w:t>
      </w:r>
      <w:r w:rsidR="007413EB">
        <w:t xml:space="preserve">and </w:t>
      </w:r>
      <w:r w:rsidR="009A2EB4">
        <w:t xml:space="preserve">lower and upper confidence </w:t>
      </w:r>
      <w:r w:rsidR="007413EB">
        <w:t>intervals,</w:t>
      </w:r>
      <w:r w:rsidR="009A2EB4">
        <w:t xml:space="preserve"> respectively. </w:t>
      </w:r>
      <w:r w:rsidR="007413EB">
        <w:t>For all scenarios in which the manager budget displays some level of increase (scenarios 2 to 5</w:t>
      </w:r>
      <w:r w:rsidR="00142235">
        <w:t xml:space="preserve">, </w:t>
      </w:r>
      <w:r w:rsidR="00142235" w:rsidRPr="00070E56">
        <w:t xml:space="preserve">Table </w:t>
      </w:r>
      <w:r w:rsidR="00070E56" w:rsidRPr="00070E56">
        <w:t>1</w:t>
      </w:r>
      <w:r w:rsidR="00BE318D" w:rsidRPr="00070E56">
        <w:t xml:space="preserve">, figure </w:t>
      </w:r>
      <w:r w:rsidR="00070E56" w:rsidRPr="00070E56">
        <w:t>2</w:t>
      </w:r>
      <w:r w:rsidR="007413EB">
        <w:t>), we ensured that the total cumulative budget was equal across all scenarios. This was to eliminate the possibility of one scenario outperforming another simply because the manager ha</w:t>
      </w:r>
      <w:r w:rsidR="007B4037">
        <w:t>d</w:t>
      </w:r>
      <w:r w:rsidR="007413EB">
        <w:t xml:space="preserve"> access to a greater total budget over the simulation period. In all scenarios we assumed the same level of human population increase over time, and so </w:t>
      </w:r>
      <w:r w:rsidR="00142235">
        <w:t xml:space="preserve">for each scenario </w:t>
      </w:r>
      <w:r w:rsidR="007413EB">
        <w:t>the user budget increases linearly with the same starting point and slope (</w:t>
      </w:r>
      <w:r w:rsidR="007413EB" w:rsidRPr="00070E56">
        <w:t xml:space="preserve">Table </w:t>
      </w:r>
      <w:r w:rsidR="00070E56" w:rsidRPr="00070E56">
        <w:t>1</w:t>
      </w:r>
      <w:r w:rsidR="00BE318D" w:rsidRPr="00070E56">
        <w:t xml:space="preserve">, figure </w:t>
      </w:r>
      <w:r w:rsidR="00070E56" w:rsidRPr="00070E56">
        <w:t>2</w:t>
      </w:r>
      <w:r w:rsidR="007413EB">
        <w:t>)</w:t>
      </w:r>
      <w:r w:rsidR="00142235">
        <w:t>.</w:t>
      </w:r>
      <w:r w:rsidR="007413EB">
        <w:t xml:space="preserve"> </w:t>
      </w:r>
      <w:r w:rsidR="00070E56">
        <w:t>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w:t>
      </w:r>
      <w:r w:rsidR="008D63CC">
        <w:t xml:space="preserve"> </w:t>
      </w:r>
    </w:p>
    <w:p w14:paraId="562B8EFA" w14:textId="659985EF" w:rsidR="00142235" w:rsidRDefault="00142235">
      <w:r>
        <w:lastRenderedPageBreak/>
        <w:t>The manager and user budgets are not equal nor necessarily proportional</w:t>
      </w:r>
      <w:r w:rsidR="00EE45E1">
        <w:t xml:space="preserve">, as they are used in very different ways (Duthie et al 2018). Therefore, equal budgets (e.g., if both manager and user budgets were set to 500) do not necessarily equate to equal power to affect the system. </w:t>
      </w:r>
      <w:r w:rsidR="007B4037">
        <w:t xml:space="preserve">The differences in manager and user budgets relative to each other is what governs the differences and changes in power to affect the system. </w:t>
      </w:r>
      <w:r w:rsidR="00FA38CC">
        <w:t xml:space="preserve">It is important to recognise the incomparability between the absolute values of the manager and user budgets, and therefore to differentiate the two parameters in this study we will refer to the user budget as “community resources”.   </w:t>
      </w:r>
    </w:p>
    <w:p w14:paraId="1502BDFD" w14:textId="3E6EE840" w:rsidR="00AF4EFE" w:rsidRDefault="00AF4EFE">
      <w:r>
        <w:t xml:space="preserve">All simulations were conducted using the R package GMSE (Duthie et al 2018, </w:t>
      </w:r>
      <w:r w:rsidR="00FA38CC">
        <w:t>v0.6.2.0</w:t>
      </w:r>
      <w:r>
        <w:t xml:space="preserve">), and all associated analyses described below were conducted in R </w:t>
      </w:r>
      <w:r w:rsidR="00FA38CC">
        <w:fldChar w:fldCharType="begin"/>
      </w:r>
      <w:r w:rsidR="00FA38CC">
        <w:instrText xml:space="preserve"> ADDIN ZOTERO_ITEM CSL_CITATION {"citationID":"fQN23mFN","properties":{"formattedCitation":"(R Core Team, 2021)","plainCitation":"(R Core Team, 2021)","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rsidR="00FA38CC">
        <w:fldChar w:fldCharType="separate"/>
      </w:r>
      <w:r w:rsidR="00FA38CC" w:rsidRPr="00FA38CC">
        <w:rPr>
          <w:rFonts w:ascii="Calibri" w:hAnsi="Calibri" w:cs="Calibri"/>
        </w:rPr>
        <w:t>(</w:t>
      </w:r>
      <w:r w:rsidR="00FA38CC">
        <w:rPr>
          <w:rFonts w:ascii="Calibri" w:hAnsi="Calibri" w:cs="Calibri"/>
        </w:rPr>
        <w:t xml:space="preserve">v4.0.4, </w:t>
      </w:r>
      <w:r w:rsidR="00FA38CC" w:rsidRPr="00FA38CC">
        <w:rPr>
          <w:rFonts w:ascii="Calibri" w:hAnsi="Calibri" w:cs="Calibri"/>
        </w:rPr>
        <w:t>R Core Team, 2021)</w:t>
      </w:r>
      <w:r w:rsidR="00FA38CC">
        <w:fldChar w:fldCharType="end"/>
      </w:r>
      <w:r>
        <w:t>.</w:t>
      </w:r>
    </w:p>
    <w:p w14:paraId="76E98E81" w14:textId="40EB369D" w:rsidR="00373BAB" w:rsidRDefault="00373BAB">
      <w:pPr>
        <w:rPr>
          <w:u w:val="single"/>
        </w:rPr>
      </w:pPr>
      <w:r>
        <w:rPr>
          <w:u w:val="single"/>
        </w:rPr>
        <w:t>Scenario 1</w:t>
      </w:r>
    </w:p>
    <w:p w14:paraId="7D80957E" w14:textId="61B69C17" w:rsidR="00373BAB" w:rsidRPr="00373BAB" w:rsidRDefault="00373BAB">
      <w:r>
        <w:t>This scenario assumed that the manager budget does not change over the simulation</w:t>
      </w:r>
      <w:r w:rsidR="00727BF0">
        <w:t xml:space="preserve"> period</w:t>
      </w:r>
      <w:r w:rsidR="00BE318D">
        <w:t xml:space="preserve"> (</w:t>
      </w:r>
      <w:r w:rsidR="00BE318D" w:rsidRPr="00070E56">
        <w:t xml:space="preserve">Figure </w:t>
      </w:r>
      <w:r w:rsidR="00070E56" w:rsidRPr="00070E56">
        <w:t>2</w:t>
      </w:r>
      <w:r w:rsidR="00BE318D" w:rsidRPr="00070E56">
        <w:t>)</w:t>
      </w:r>
      <w:r>
        <w:t>. This scenario was designed to represent a conservation landscape in which the authority has a regular and predictable budget over time</w:t>
      </w:r>
      <w:r w:rsidR="002D29FF">
        <w:t xml:space="preserve"> with which to invest in policy</w:t>
      </w:r>
      <w:r>
        <w:t xml:space="preserve">, but one which does not </w:t>
      </w:r>
      <w:r w:rsidR="00727BF0">
        <w:t>increase or decrease in response to changing threats or grant cycles</w:t>
      </w:r>
      <w:r>
        <w:t xml:space="preserve">. This scenario could represent a government-funded landscape which has a finite but regular budget that is not reliant on short-term grants. </w:t>
      </w:r>
    </w:p>
    <w:p w14:paraId="5A5C1112" w14:textId="790CDCD3" w:rsidR="006A7270" w:rsidRDefault="009A2EB4">
      <w:pPr>
        <w:rPr>
          <w:u w:val="single"/>
        </w:rPr>
      </w:pPr>
      <w:r>
        <w:rPr>
          <w:u w:val="single"/>
        </w:rPr>
        <w:t xml:space="preserve">Scenario </w:t>
      </w:r>
      <w:r w:rsidR="00373BAB">
        <w:rPr>
          <w:u w:val="single"/>
        </w:rPr>
        <w:t>2</w:t>
      </w:r>
    </w:p>
    <w:p w14:paraId="59DAFED6" w14:textId="4C04C31B" w:rsidR="009A2EB4" w:rsidRDefault="009A2EB4">
      <w:r>
        <w:t xml:space="preserve">This scenario </w:t>
      </w:r>
      <w:r w:rsidR="007413EB">
        <w:t>assumed that the budget available to the manager</w:t>
      </w:r>
      <w:r w:rsidR="00FA38CC">
        <w:t xml:space="preserve"> starts </w:t>
      </w:r>
      <w:r w:rsidR="00B61BE2">
        <w:t>low but</w:t>
      </w:r>
      <w:r w:rsidR="007413EB">
        <w:t xml:space="preserve"> increases with increasing pressure on the landscape</w:t>
      </w:r>
      <w:r w:rsidR="00BE318D">
        <w:t xml:space="preserve"> (</w:t>
      </w:r>
      <w:r w:rsidR="00BE318D" w:rsidRPr="00070E56">
        <w:t xml:space="preserve">Figure </w:t>
      </w:r>
      <w:r w:rsidR="00070E56" w:rsidRPr="00070E56">
        <w:t>2</w:t>
      </w:r>
      <w:r w:rsidR="00BE318D">
        <w:t>)</w:t>
      </w:r>
      <w:r w:rsidR="007413EB">
        <w:t xml:space="preserve">. </w:t>
      </w:r>
      <w:r w:rsidR="00142235">
        <w:t>This scenario could represent a statutory authority in a conservation landscape in which the authority is provided</w:t>
      </w:r>
      <w:r w:rsidR="00313FA7">
        <w:t xml:space="preserve"> regular and predictable</w:t>
      </w:r>
      <w:r w:rsidR="00142235">
        <w:t xml:space="preserve"> budget increases</w:t>
      </w:r>
      <w:r w:rsidR="002D29FF">
        <w:t xml:space="preserve"> with which to invest in policy</w:t>
      </w:r>
      <w:r w:rsidR="00142235">
        <w:t>.</w:t>
      </w:r>
      <w:r w:rsidR="00313FA7">
        <w:t xml:space="preserve"> In this scenario the management authority is not reliant on short-term grants. The shape of the manager budget </w:t>
      </w:r>
      <w:r w:rsidR="002D29FF">
        <w:t>(starting point, slope)</w:t>
      </w:r>
      <w:r w:rsidR="00727BF0">
        <w:t xml:space="preserve"> was</w:t>
      </w:r>
      <w:r w:rsidR="002D29FF">
        <w:t xml:space="preserve"> calculated to ensure that the total cumulative budget was </w:t>
      </w:r>
      <w:r w:rsidR="00727BF0">
        <w:t>equal to scenarios 3 to 5</w:t>
      </w:r>
      <w:r w:rsidR="002D29FF">
        <w:t>.</w:t>
      </w:r>
    </w:p>
    <w:p w14:paraId="408F9D8A" w14:textId="73228E94" w:rsidR="00313FA7" w:rsidRDefault="00313FA7">
      <w:pPr>
        <w:rPr>
          <w:u w:val="single"/>
        </w:rPr>
      </w:pPr>
      <w:commentRangeStart w:id="1"/>
      <w:r>
        <w:rPr>
          <w:u w:val="single"/>
        </w:rPr>
        <w:t>Scenario 3</w:t>
      </w:r>
      <w:commentRangeEnd w:id="1"/>
      <w:r w:rsidR="00B8099A">
        <w:rPr>
          <w:rStyle w:val="CommentReference"/>
        </w:rPr>
        <w:commentReference w:id="1"/>
      </w:r>
    </w:p>
    <w:p w14:paraId="0AE630D1" w14:textId="25BE1E2A" w:rsidR="00B61BE2" w:rsidRDefault="00313FA7">
      <w:r>
        <w:t>This scenario assumed that the budget available to the manager increases and decreases in a regular and predictable way, regardless of the changing pressure on the landscape</w:t>
      </w:r>
      <w:r w:rsidR="00BE318D">
        <w:t xml:space="preserve"> (</w:t>
      </w:r>
      <w:r w:rsidR="00BE318D" w:rsidRPr="00070E56">
        <w:t xml:space="preserve">Figure </w:t>
      </w:r>
      <w:r w:rsidR="00070E56" w:rsidRPr="00070E56">
        <w:t>2</w:t>
      </w:r>
      <w:r w:rsidR="00BE318D">
        <w:t>)</w:t>
      </w:r>
      <w:r>
        <w:t>. This scenario was designed to replicate a conservation landscape in which the management authority is</w:t>
      </w:r>
      <w:r w:rsidR="00B8099A">
        <w:t xml:space="preserve"> largely</w:t>
      </w:r>
      <w:r>
        <w:t xml:space="preserve"> reliant on regular grant cycles.</w:t>
      </w:r>
      <w:r w:rsidR="00B8099A">
        <w:t xml:space="preserve"> The scenario assumes that the authority conducts successful fundraising at regular intervals</w:t>
      </w:r>
      <w:r w:rsidR="002D29FF">
        <w:t>, and thus has a varying yet predictable budget with which to invest in policy implementation</w:t>
      </w:r>
      <w:r w:rsidR="00B8099A">
        <w:t>.</w:t>
      </w:r>
      <w:r>
        <w:t xml:space="preserve"> The cycle length (i.e., the wavelength</w:t>
      </w:r>
      <w:r w:rsidR="009E6796">
        <w:t>) is approximately 5 years, reflecting larger grants that are often provided by statutory funding agencies or international bodies. These large, longer-term grants require</w:t>
      </w:r>
      <w:r w:rsidR="00BE318D">
        <w:t xml:space="preserve"> a high investment in staff time to apply for, and</w:t>
      </w:r>
      <w:r w:rsidR="009E6796">
        <w:t xml:space="preserve"> high administrative capacity to manage</w:t>
      </w:r>
      <w:r w:rsidR="00BE318D">
        <w:t xml:space="preserve"> once implemented</w:t>
      </w:r>
      <w:r w:rsidR="009E6796">
        <w:t>, and so are generally won by large, international organisations, government agencies, or collaborations between such partners</w:t>
      </w:r>
      <w:r w:rsidR="00BE318D">
        <w:t>, where the required resources already exist</w:t>
      </w:r>
      <w:r w:rsidR="009E6796">
        <w:t xml:space="preserve">. </w:t>
      </w:r>
      <w:r w:rsidR="002E591E">
        <w:t xml:space="preserve">To simulate this funding </w:t>
      </w:r>
      <w:r w:rsidR="002D29FF">
        <w:t>cycle,</w:t>
      </w:r>
      <w:r w:rsidR="002E591E">
        <w:t xml:space="preserve"> we produced a sine wave of the form:</w:t>
      </w:r>
    </w:p>
    <w:p w14:paraId="0FC4C8EB" w14:textId="03F28BB4" w:rsidR="00313FA7" w:rsidRPr="00B61BE2" w:rsidRDefault="00B61BE2">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677714CC" w14:textId="03040701" w:rsidR="00B61BE2" w:rsidRPr="00243919" w:rsidRDefault="00B61BE2">
      <w:r>
        <w:t xml:space="preserve">Where </w:t>
      </w:r>
      <w:r>
        <w:rPr>
          <w:i/>
          <w:iCs/>
        </w:rPr>
        <w:t>MB</w:t>
      </w:r>
      <w:r>
        <w:t xml:space="preserve"> is a vector of resulting manager budget values</w:t>
      </w:r>
      <w:r w:rsidR="00243919">
        <w:t xml:space="preserve">, and </w:t>
      </w:r>
      <w:r w:rsidR="00243919">
        <w:rPr>
          <w:i/>
          <w:iCs/>
        </w:rPr>
        <w:t>t</w:t>
      </w:r>
      <w:r w:rsidR="00243919">
        <w:t xml:space="preserve"> is a vector of time steps (1:50).</w:t>
      </w:r>
    </w:p>
    <w:p w14:paraId="1F1D08FE" w14:textId="3BE88069" w:rsidR="009E6796" w:rsidRDefault="009E6796">
      <w:pPr>
        <w:rPr>
          <w:u w:val="single"/>
        </w:rPr>
      </w:pPr>
      <w:r>
        <w:rPr>
          <w:u w:val="single"/>
        </w:rPr>
        <w:t>Scenario 4</w:t>
      </w:r>
    </w:p>
    <w:p w14:paraId="61AB42A2" w14:textId="2FE5BF31" w:rsidR="00243919" w:rsidRDefault="00243919" w:rsidP="00243919">
      <w:r>
        <w:t>This scenario assumed that the budget available to the manager increased and decreased in unpredictable and irregular ways (</w:t>
      </w:r>
      <w:r w:rsidRPr="00070E56">
        <w:t xml:space="preserve">Figure </w:t>
      </w:r>
      <w:r w:rsidR="00070E56" w:rsidRPr="00070E56">
        <w:t>2</w:t>
      </w:r>
      <w:r>
        <w:t xml:space="preserve">). This was to simulate a conservation landscape in which the management authority relies on grant funding for policy implementation, and so applies for a range of different grants which vary in size and duration and is not necessarily successful at any </w:t>
      </w:r>
      <w:r>
        <w:lastRenderedPageBreak/>
        <w:t xml:space="preserve">given time. </w:t>
      </w:r>
      <w:r w:rsidR="00933F7B">
        <w:t xml:space="preserve">This scenario assumes the management authority has some level of core funding, and so the budget never reaches zero. </w:t>
      </w:r>
      <w:r>
        <w:t>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random sine waves by randomly sampling values between</w:t>
      </w:r>
      <w:r w:rsidR="001A393C">
        <w:t xml:space="preserve"> 0.01 and 0.08 for the fundamental frequency, between</w:t>
      </w:r>
      <w:r>
        <w:t xml:space="preserve">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 xml:space="preserve">Figure </w:t>
      </w:r>
      <w:r w:rsidR="00070E56" w:rsidRPr="00070E56">
        <w:t>2</w:t>
      </w:r>
      <w:r>
        <w:t xml:space="preserve"> shows 10 examples, see Supporting Information for all the waves used in the simulations). The Inverse Fourier Transform took the </w:t>
      </w:r>
      <w:commentRangeStart w:id="2"/>
      <w:r>
        <w:t>form:</w:t>
      </w:r>
      <w:commentRangeEnd w:id="2"/>
      <w:r w:rsidR="00070E56">
        <w:rPr>
          <w:rStyle w:val="CommentReference"/>
        </w:rPr>
        <w:commentReference w:id="2"/>
      </w:r>
    </w:p>
    <w:p w14:paraId="617007F1" w14:textId="25A45BE5" w:rsidR="00243919" w:rsidRPr="002E591E" w:rsidRDefault="00243919" w:rsidP="00243919">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61930ECA" w14:textId="6EA39C29" w:rsidR="00243919" w:rsidRPr="009002C0" w:rsidRDefault="00CA777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sidR="009002C0">
        <w:rPr>
          <w:i/>
          <w:iCs/>
        </w:rPr>
        <w:t xml:space="preserve">2 </w:t>
      </w:r>
      <w:r w:rsidR="009002C0">
        <w:rPr>
          <w:rFonts w:cstheme="minorHAnsi"/>
          <w:i/>
          <w:iCs/>
        </w:rPr>
        <w:t>×</w:t>
      </w:r>
      <w:r w:rsidR="009002C0">
        <w:rPr>
          <w:rFonts w:eastAsiaTheme="minorEastAsia"/>
          <w:i/>
        </w:rPr>
        <w:t xml:space="preserve"> </w:t>
      </w:r>
      <w:r w:rsidR="009002C0">
        <w:rPr>
          <w:rFonts w:eastAsiaTheme="minorEastAsia" w:cstheme="minorHAnsi"/>
          <w:i/>
        </w:rPr>
        <w:t xml:space="preserve">π </w:t>
      </w:r>
      <w:r w:rsidR="009002C0">
        <w:rPr>
          <w:rFonts w:cstheme="minorHAnsi"/>
          <w:i/>
          <w:iCs/>
        </w:rPr>
        <w:t>× F0</w:t>
      </w:r>
      <w:r w:rsidR="009002C0" w:rsidRPr="009002C0">
        <w:rPr>
          <w:rFonts w:cstheme="minorHAnsi"/>
        </w:rPr>
        <w:t>,</w:t>
      </w:r>
      <w:r w:rsidR="009002C0">
        <w:rPr>
          <w:rFonts w:cstheme="minorHAnsi"/>
        </w:rPr>
        <w:t xml:space="preserve"> where </w:t>
      </w:r>
      <w:r w:rsidR="009002C0">
        <w:rPr>
          <w:rFonts w:cstheme="minorHAnsi"/>
          <w:i/>
          <w:iCs/>
        </w:rPr>
        <w:t>F0</w:t>
      </w:r>
      <w:r w:rsidR="009002C0">
        <w:rPr>
          <w:rFonts w:cstheme="minorHAnsi"/>
        </w:rPr>
        <w:t xml:space="preserve"> is the fundamental frequency, </w:t>
      </w:r>
      <w:r w:rsidR="009002C0">
        <w:rPr>
          <w:rFonts w:cstheme="minorHAnsi"/>
          <w:i/>
          <w:iCs/>
        </w:rPr>
        <w:t>t</w:t>
      </w:r>
      <w:r w:rsidR="009002C0">
        <w:rPr>
          <w:rFonts w:cstheme="minorHAnsi"/>
        </w:rPr>
        <w:t xml:space="preserve"> is the duration of the wave, and </w:t>
      </w:r>
      <w:r w:rsidR="009002C0">
        <w:rPr>
          <w:rFonts w:cstheme="minorHAnsi"/>
          <w:i/>
          <w:iCs/>
        </w:rPr>
        <w:t>cd</w:t>
      </w:r>
      <w:r w:rsidR="009002C0">
        <w:rPr>
          <w:rFonts w:cstheme="minorHAnsi"/>
        </w:rPr>
        <w:t xml:space="preserve"> is the component delay.</w:t>
      </w:r>
      <w:r w:rsidR="009002C0">
        <w:rPr>
          <w:rFonts w:eastAsiaTheme="minorEastAsia"/>
          <w:i/>
        </w:rPr>
        <w:t xml:space="preserve"> </w:t>
      </w:r>
    </w:p>
    <w:p w14:paraId="15ADE8A7" w14:textId="6B8A7C3F" w:rsidR="00B8099A" w:rsidRDefault="002E591E" w:rsidP="00B8099A">
      <w:pPr>
        <w:rPr>
          <w:u w:val="single"/>
        </w:rPr>
      </w:pPr>
      <w:r>
        <w:rPr>
          <w:u w:val="single"/>
        </w:rPr>
        <w:t>Scenario 5</w:t>
      </w:r>
    </w:p>
    <w:p w14:paraId="2BF06AA9" w14:textId="28A99E38" w:rsidR="009E6796" w:rsidRDefault="009002C0">
      <w:r>
        <w:t>This scenario is a more extreme example of scenario 4</w:t>
      </w:r>
      <w:r w:rsidR="00033B08">
        <w:t xml:space="preserve"> and was to test the effect of increased variation and uncertainty in manager budgets on deforestation and system dynamics</w:t>
      </w:r>
      <w:r>
        <w:t xml:space="preserve">. We increased the range of the available values from which the fundamental frequency and component strength could be sampled from, thus increasing the </w:t>
      </w:r>
      <w:r w:rsidR="00033B08">
        <w:t>potential amplitude of each wave, and making the changes in wave frequency more extreme (</w:t>
      </w:r>
      <w:r w:rsidR="00033B08" w:rsidRPr="00070E56">
        <w:t xml:space="preserve">figure </w:t>
      </w:r>
      <w:r w:rsidR="00070E56" w:rsidRPr="00070E56">
        <w:t>2</w:t>
      </w:r>
      <w:r w:rsidR="00033B08" w:rsidRPr="00070E56">
        <w:t xml:space="preserve"> s</w:t>
      </w:r>
      <w:r w:rsidR="00033B08">
        <w:t>hows 10 examples, see Supporting Information for all the waves used in the simulations). To simulate this scenario, we produced a set of three random sine waves by randomly sampling values between</w:t>
      </w:r>
      <w:r w:rsidR="001A393C">
        <w:t xml:space="preserve"> 0.01 and 0.2 for the fundamental frequency, between</w:t>
      </w:r>
      <w:r w:rsidR="00033B08">
        <w:t xml:space="preserve"> 1 and 5 for the wave frequency, between values 1 and </w:t>
      </w:r>
      <w:r w:rsidR="001A393C">
        <w:t>300</w:t>
      </w:r>
      <w:r w:rsidR="00033B08" w:rsidRPr="00243919">
        <w:t xml:space="preserve"> </w:t>
      </w:r>
      <w:r w:rsidR="00033B08">
        <w:t xml:space="preserve">for the wave strength (amplitude), and </w:t>
      </w:r>
      <w:r w:rsidR="00033B08" w:rsidRPr="001A393C">
        <w:t>between 0 and</w:t>
      </w:r>
      <w:r w:rsidR="00033B08">
        <w:t xml:space="preserve"> 180 for the wave delay.</w:t>
      </w:r>
    </w:p>
    <w:p w14:paraId="0AED1CF8" w14:textId="3ADEF738" w:rsidR="001A393C" w:rsidRDefault="001A393C">
      <w:pPr>
        <w:rPr>
          <w:u w:val="single"/>
        </w:rPr>
      </w:pPr>
      <w:r>
        <w:rPr>
          <w:u w:val="single"/>
        </w:rPr>
        <w:t xml:space="preserve">Standardisation </w:t>
      </w:r>
    </w:p>
    <w:p w14:paraId="16BF016D" w14:textId="06334053" w:rsidR="001A393C" w:rsidRDefault="001A393C">
      <w:r>
        <w:t xml:space="preserve">For scenarios 2 to 5 we standardised the manager budgets to a total cumulative budget over the </w:t>
      </w:r>
      <w:proofErr w:type="gramStart"/>
      <w:r>
        <w:t>50 time</w:t>
      </w:r>
      <w:proofErr w:type="gramEnd"/>
      <w:r>
        <w:t xml:space="preserve"> steps of 25,000, using:</w:t>
      </w:r>
    </w:p>
    <w:p w14:paraId="7737522B" w14:textId="3E6EF9D6" w:rsidR="001A393C" w:rsidRPr="001A393C" w:rsidRDefault="001A393C">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2DF45422" w14:textId="427897C6" w:rsidR="00D25D18" w:rsidRDefault="001A393C">
      <w:r>
        <w:t xml:space="preserve">where </w:t>
      </w:r>
      <w:r>
        <w:rPr>
          <w:i/>
          <w:iCs/>
        </w:rPr>
        <w:t>x</w:t>
      </w:r>
      <w:r>
        <w:t xml:space="preserve"> is the </w:t>
      </w:r>
      <w:r w:rsidR="00FA1D16">
        <w:t xml:space="preserve">vector of manager budget values produced in the above sections. </w:t>
      </w:r>
    </w:p>
    <w:p w14:paraId="481A5B27" w14:textId="77777777" w:rsidR="00D25D18" w:rsidRDefault="00D25D18">
      <w:pPr>
        <w:rPr>
          <w:u w:val="single"/>
        </w:rPr>
      </w:pPr>
    </w:p>
    <w:p w14:paraId="276356E2" w14:textId="0F3A3BF2" w:rsidR="00D25D18" w:rsidRDefault="00D25D18">
      <w:pPr>
        <w:rPr>
          <w:u w:val="single"/>
        </w:rPr>
      </w:pPr>
      <w:r>
        <w:rPr>
          <w:u w:val="single"/>
        </w:rPr>
        <w:t>Maximum harvest under maximum conflict</w:t>
      </w:r>
    </w:p>
    <w:p w14:paraId="6241BE9B" w14:textId="30734C59" w:rsidR="00D25D18" w:rsidRDefault="00D25D18">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 xml:space="preserve">t is the maximum number of trees a user can harvest if the manager uses </w:t>
      </w:r>
      <w:proofErr w:type="gramStart"/>
      <w:r w:rsidRPr="00D25D18">
        <w:t>all of</w:t>
      </w:r>
      <w:proofErr w:type="gramEnd"/>
      <w:r w:rsidRPr="00D25D18">
        <w:t xml:space="preserve"> their budget to reduce culling</w:t>
      </w:r>
      <w:r>
        <w:t>,</w:t>
      </w:r>
      <w:r w:rsidRPr="00D25D18">
        <w:t xml:space="preserve"> and the user uses all of their budget to cull.</w:t>
      </w:r>
      <w:r>
        <w:t xml:space="preserve"> </w:t>
      </w:r>
      <w:r w:rsidR="002E67D4">
        <w:t xml:space="preserve">The manager uses 10 budget points to increase the cost of culling by 1. There is always a minimum cost of an action of 10. Therefore, the cost of an action for the user, assuming the manager is using </w:t>
      </w:r>
      <w:proofErr w:type="gramStart"/>
      <w:r w:rsidR="002E67D4">
        <w:t>all of</w:t>
      </w:r>
      <w:proofErr w:type="gramEnd"/>
      <w:r w:rsidR="002E67D4">
        <w:t xml:space="preserve"> their budget to increase the cost of the action, will be:</w:t>
      </w:r>
    </w:p>
    <w:p w14:paraId="5244B17F" w14:textId="2F01E6F0" w:rsidR="002E67D4" w:rsidRPr="002E67D4" w:rsidRDefault="002E67D4">
      <w:pPr>
        <w:rPr>
          <w:rFonts w:eastAsiaTheme="minorEastAsia"/>
        </w:rPr>
      </w:pPr>
      <m:oMathPara>
        <m:oMath>
          <m:r>
            <w:rPr>
              <w:rFonts w:ascii="Cambria Math" w:hAnsi="Cambria Math"/>
            </w:rPr>
            <w:lastRenderedPageBreak/>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D7CB32F" w14:textId="4CEE9596" w:rsidR="002E67D4" w:rsidRPr="00B803BA" w:rsidRDefault="002E67D4">
      <w:r>
        <w:rPr>
          <w:rFonts w:eastAsiaTheme="minorEastAsia"/>
        </w:rPr>
        <w:t xml:space="preserve">Where </w:t>
      </w:r>
      <w:proofErr w:type="spellStart"/>
      <w:r>
        <w:rPr>
          <w:rFonts w:eastAsiaTheme="minorEastAsia"/>
          <w:i/>
          <w:iCs/>
        </w:rPr>
        <w:t>nUA</w:t>
      </w:r>
      <w:proofErr w:type="spellEnd"/>
      <w:r>
        <w:rPr>
          <w:rFonts w:eastAsiaTheme="minorEastAsia"/>
        </w:rPr>
        <w:t xml:space="preserve"> is the number of user actions (i.e., the number of trees felled)</w:t>
      </w:r>
      <w:r w:rsidR="00B803BA">
        <w:rPr>
          <w:rFonts w:eastAsiaTheme="minorEastAsia"/>
        </w:rPr>
        <w:t xml:space="preserve">, </w:t>
      </w:r>
      <w:r w:rsidR="00B803BA">
        <w:rPr>
          <w:rFonts w:eastAsiaTheme="minorEastAsia"/>
          <w:i/>
          <w:iCs/>
        </w:rPr>
        <w:t>CR</w:t>
      </w:r>
      <w:r w:rsidR="00B803BA">
        <w:rPr>
          <w:rFonts w:eastAsiaTheme="minorEastAsia"/>
        </w:rPr>
        <w:t xml:space="preserve"> is the community resources (user budget), and </w:t>
      </w:r>
      <w:r w:rsidR="00B803BA">
        <w:rPr>
          <w:rFonts w:eastAsiaTheme="minorEastAsia"/>
          <w:i/>
          <w:iCs/>
        </w:rPr>
        <w:t>MB</w:t>
      </w:r>
      <w:r w:rsidR="00B803BA">
        <w:rPr>
          <w:rFonts w:eastAsiaTheme="minorEastAsia"/>
        </w:rPr>
        <w:t xml:space="preserve"> is the manager budget. </w:t>
      </w:r>
    </w:p>
    <w:p w14:paraId="3D9884E3" w14:textId="77777777" w:rsidR="00D25D18" w:rsidRDefault="00D25D18"/>
    <w:p w14:paraId="0E57F11B" w14:textId="005E7344" w:rsidR="00D25D18" w:rsidRPr="001A393C" w:rsidRDefault="00D25D18">
      <w:pPr>
        <w:sectPr w:rsidR="00D25D18" w:rsidRPr="001A393C">
          <w:pgSz w:w="11906" w:h="16838"/>
          <w:pgMar w:top="1440" w:right="1440" w:bottom="1440" w:left="1440" w:header="708" w:footer="708" w:gutter="0"/>
          <w:cols w:space="708"/>
          <w:docGrid w:linePitch="360"/>
        </w:sectPr>
      </w:pPr>
    </w:p>
    <w:p w14:paraId="6B9D77EF" w14:textId="2A054033" w:rsidR="00D145B7" w:rsidRPr="00AB00D5" w:rsidRDefault="00A84B94">
      <w:pPr>
        <w:rPr>
          <w:b/>
          <w:bCs/>
          <w:sz w:val="20"/>
          <w:szCs w:val="20"/>
        </w:rPr>
      </w:pPr>
      <w:r w:rsidRPr="00AB00D5">
        <w:rPr>
          <w:b/>
          <w:bCs/>
          <w:sz w:val="20"/>
          <w:szCs w:val="20"/>
        </w:rPr>
        <w:lastRenderedPageBreak/>
        <w:t xml:space="preserve">Table </w:t>
      </w:r>
      <w:r w:rsidR="00FA1D16" w:rsidRPr="00AB00D5">
        <w:rPr>
          <w:b/>
          <w:bCs/>
          <w:sz w:val="20"/>
          <w:szCs w:val="20"/>
        </w:rPr>
        <w:t xml:space="preserve">1. </w:t>
      </w:r>
      <w:r w:rsidR="000665A6" w:rsidRPr="00AB00D5">
        <w:rPr>
          <w:b/>
          <w:bCs/>
          <w:sz w:val="20"/>
          <w:szCs w:val="20"/>
        </w:rPr>
        <w:t>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A84B94" w:rsidRPr="00A84B94" w14:paraId="28334EB6" w14:textId="77777777" w:rsidTr="000665A6">
        <w:tc>
          <w:tcPr>
            <w:tcW w:w="993" w:type="dxa"/>
            <w:vMerge w:val="restart"/>
            <w:tcBorders>
              <w:top w:val="single" w:sz="12" w:space="0" w:color="auto"/>
            </w:tcBorders>
            <w:vAlign w:val="center"/>
          </w:tcPr>
          <w:p w14:paraId="62F1D27A" w14:textId="403488AD" w:rsidR="00A84B94" w:rsidRPr="00A84B94" w:rsidRDefault="00A84B94" w:rsidP="00A84B94">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22481E3" w14:textId="14ABB30A" w:rsidR="00A84B94" w:rsidRPr="00A84B94" w:rsidRDefault="00A84B94" w:rsidP="00A84B94">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43A2B25C" w14:textId="640911D0" w:rsidR="00A84B94" w:rsidRPr="00A84B94" w:rsidRDefault="00A84B94" w:rsidP="00A84B94">
            <w:pPr>
              <w:jc w:val="center"/>
              <w:rPr>
                <w:b/>
                <w:bCs/>
                <w:sz w:val="20"/>
                <w:szCs w:val="20"/>
              </w:rPr>
            </w:pPr>
            <w:r w:rsidRPr="00A84B94">
              <w:rPr>
                <w:b/>
                <w:bCs/>
                <w:sz w:val="20"/>
                <w:szCs w:val="20"/>
              </w:rPr>
              <w:t>Manager budget</w:t>
            </w:r>
          </w:p>
        </w:tc>
        <w:tc>
          <w:tcPr>
            <w:tcW w:w="420" w:type="dxa"/>
            <w:tcBorders>
              <w:top w:val="single" w:sz="12" w:space="0" w:color="auto"/>
            </w:tcBorders>
          </w:tcPr>
          <w:p w14:paraId="53A13B47" w14:textId="77777777" w:rsidR="00A84B94" w:rsidRPr="00A84B94" w:rsidRDefault="00A84B94" w:rsidP="00A84B94">
            <w:pPr>
              <w:jc w:val="center"/>
              <w:rPr>
                <w:b/>
                <w:bCs/>
                <w:sz w:val="20"/>
                <w:szCs w:val="20"/>
              </w:rPr>
            </w:pPr>
          </w:p>
        </w:tc>
        <w:tc>
          <w:tcPr>
            <w:tcW w:w="4172" w:type="dxa"/>
            <w:gridSpan w:val="3"/>
            <w:tcBorders>
              <w:top w:val="single" w:sz="12" w:space="0" w:color="auto"/>
            </w:tcBorders>
          </w:tcPr>
          <w:p w14:paraId="375DE552" w14:textId="07B0DDF1" w:rsidR="00A84B94" w:rsidRPr="00A84B94" w:rsidRDefault="000665A6" w:rsidP="00A84B94">
            <w:pPr>
              <w:jc w:val="center"/>
              <w:rPr>
                <w:b/>
                <w:bCs/>
                <w:sz w:val="20"/>
                <w:szCs w:val="20"/>
              </w:rPr>
            </w:pPr>
            <w:r>
              <w:rPr>
                <w:b/>
                <w:bCs/>
                <w:sz w:val="20"/>
                <w:szCs w:val="20"/>
              </w:rPr>
              <w:t xml:space="preserve">Community resources </w:t>
            </w:r>
          </w:p>
        </w:tc>
      </w:tr>
      <w:tr w:rsidR="00A84B94" w:rsidRPr="00A84B94" w14:paraId="306407FD" w14:textId="77777777" w:rsidTr="000665A6">
        <w:tc>
          <w:tcPr>
            <w:tcW w:w="993" w:type="dxa"/>
            <w:vMerge/>
            <w:tcBorders>
              <w:bottom w:val="single" w:sz="12" w:space="0" w:color="auto"/>
            </w:tcBorders>
          </w:tcPr>
          <w:p w14:paraId="535F6060" w14:textId="77777777" w:rsidR="00A84B94" w:rsidRPr="00A84B94" w:rsidRDefault="00A84B94" w:rsidP="00A84B94">
            <w:pPr>
              <w:jc w:val="center"/>
              <w:rPr>
                <w:b/>
                <w:bCs/>
                <w:sz w:val="20"/>
                <w:szCs w:val="20"/>
              </w:rPr>
            </w:pPr>
          </w:p>
        </w:tc>
        <w:tc>
          <w:tcPr>
            <w:tcW w:w="5103" w:type="dxa"/>
            <w:vMerge/>
            <w:tcBorders>
              <w:bottom w:val="single" w:sz="12" w:space="0" w:color="auto"/>
            </w:tcBorders>
          </w:tcPr>
          <w:p w14:paraId="0D012EED" w14:textId="77777777" w:rsidR="00A84B94" w:rsidRPr="00A84B94" w:rsidRDefault="00A84B94" w:rsidP="00A84B94">
            <w:pPr>
              <w:jc w:val="center"/>
              <w:rPr>
                <w:b/>
                <w:bCs/>
                <w:sz w:val="20"/>
                <w:szCs w:val="20"/>
              </w:rPr>
            </w:pPr>
          </w:p>
        </w:tc>
        <w:tc>
          <w:tcPr>
            <w:tcW w:w="1417" w:type="dxa"/>
            <w:tcBorders>
              <w:top w:val="single" w:sz="6" w:space="0" w:color="auto"/>
              <w:bottom w:val="single" w:sz="12" w:space="0" w:color="auto"/>
            </w:tcBorders>
          </w:tcPr>
          <w:p w14:paraId="0171EABB" w14:textId="3F8D2BFF" w:rsidR="00A84B94" w:rsidRPr="00A84B94" w:rsidRDefault="00A84B94" w:rsidP="00A84B94">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0A46B6FE" w14:textId="3065F13E" w:rsidR="00A84B94" w:rsidRPr="00A84B94" w:rsidRDefault="00A84B94" w:rsidP="00A84B94">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55E6E472" w14:textId="77777777" w:rsidR="00A84B94" w:rsidRPr="00A84B94" w:rsidRDefault="00A84B94" w:rsidP="00A84B94">
            <w:pPr>
              <w:jc w:val="center"/>
              <w:rPr>
                <w:b/>
                <w:bCs/>
                <w:sz w:val="20"/>
                <w:szCs w:val="20"/>
              </w:rPr>
            </w:pPr>
          </w:p>
        </w:tc>
        <w:tc>
          <w:tcPr>
            <w:tcW w:w="1418" w:type="dxa"/>
            <w:tcBorders>
              <w:top w:val="single" w:sz="6" w:space="0" w:color="auto"/>
              <w:bottom w:val="single" w:sz="12" w:space="0" w:color="auto"/>
            </w:tcBorders>
          </w:tcPr>
          <w:p w14:paraId="15D6DB45" w14:textId="069ADA41" w:rsidR="00A84B94" w:rsidRPr="00A84B94" w:rsidRDefault="00A84B94" w:rsidP="00A84B94">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6EA6ACCC" w14:textId="441DEBDC" w:rsidR="00A84B94" w:rsidRPr="00A84B94" w:rsidRDefault="00A84B94" w:rsidP="00A84B94">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0B3FF9EF" w14:textId="6A537DF9" w:rsidR="00A84B94" w:rsidRPr="00A84B94" w:rsidRDefault="00A84B94" w:rsidP="00A84B94">
            <w:pPr>
              <w:jc w:val="center"/>
              <w:rPr>
                <w:b/>
                <w:bCs/>
                <w:sz w:val="20"/>
                <w:szCs w:val="20"/>
              </w:rPr>
            </w:pPr>
            <w:r w:rsidRPr="00A84B94">
              <w:rPr>
                <w:b/>
                <w:bCs/>
                <w:sz w:val="20"/>
                <w:szCs w:val="20"/>
              </w:rPr>
              <w:t xml:space="preserve">Total cumulative </w:t>
            </w:r>
            <w:r w:rsidR="000665A6">
              <w:rPr>
                <w:b/>
                <w:bCs/>
                <w:sz w:val="20"/>
                <w:szCs w:val="20"/>
              </w:rPr>
              <w:t>resources</w:t>
            </w:r>
          </w:p>
        </w:tc>
      </w:tr>
      <w:tr w:rsidR="00A84B94" w:rsidRPr="009A2EB4" w14:paraId="01ABF454" w14:textId="77777777" w:rsidTr="000665A6">
        <w:tc>
          <w:tcPr>
            <w:tcW w:w="993" w:type="dxa"/>
            <w:tcBorders>
              <w:top w:val="single" w:sz="12" w:space="0" w:color="auto"/>
            </w:tcBorders>
          </w:tcPr>
          <w:p w14:paraId="0893374D" w14:textId="56847A16" w:rsidR="00A84B94" w:rsidRPr="009A2EB4" w:rsidRDefault="00A84B94">
            <w:pPr>
              <w:rPr>
                <w:sz w:val="20"/>
                <w:szCs w:val="20"/>
              </w:rPr>
            </w:pPr>
            <w:r w:rsidRPr="009A2EB4">
              <w:rPr>
                <w:sz w:val="20"/>
                <w:szCs w:val="20"/>
              </w:rPr>
              <w:t>1</w:t>
            </w:r>
          </w:p>
        </w:tc>
        <w:tc>
          <w:tcPr>
            <w:tcW w:w="5103" w:type="dxa"/>
            <w:tcBorders>
              <w:top w:val="single" w:sz="12" w:space="0" w:color="auto"/>
            </w:tcBorders>
          </w:tcPr>
          <w:p w14:paraId="12BD35E7" w14:textId="4DD956E3" w:rsidR="00A84B94" w:rsidRPr="009A2EB4" w:rsidRDefault="007413EB">
            <w:pPr>
              <w:rPr>
                <w:sz w:val="20"/>
                <w:szCs w:val="20"/>
              </w:rPr>
            </w:pPr>
            <w:r w:rsidRPr="009A2EB4">
              <w:rPr>
                <w:sz w:val="20"/>
                <w:szCs w:val="20"/>
              </w:rPr>
              <w:t>Manager budget remains constant (i.e., does not increase)</w:t>
            </w:r>
            <w:r w:rsidR="000665A6">
              <w:rPr>
                <w:sz w:val="20"/>
                <w:szCs w:val="20"/>
              </w:rPr>
              <w:t xml:space="preserve"> over time</w:t>
            </w:r>
            <w:r w:rsidR="00FA1D16">
              <w:rPr>
                <w:sz w:val="20"/>
                <w:szCs w:val="20"/>
              </w:rPr>
              <w:t>. Community resources increases linearly</w:t>
            </w:r>
            <w:r w:rsidRPr="009A2EB4">
              <w:rPr>
                <w:sz w:val="20"/>
                <w:szCs w:val="20"/>
              </w:rPr>
              <w:t xml:space="preserve"> </w:t>
            </w:r>
          </w:p>
        </w:tc>
        <w:tc>
          <w:tcPr>
            <w:tcW w:w="1417" w:type="dxa"/>
            <w:tcBorders>
              <w:top w:val="single" w:sz="12" w:space="0" w:color="auto"/>
            </w:tcBorders>
          </w:tcPr>
          <w:p w14:paraId="7FC9A9D8" w14:textId="132E3EBB" w:rsidR="00A84B94" w:rsidRPr="009A2EB4" w:rsidRDefault="00FA1D16" w:rsidP="000665A6">
            <w:pPr>
              <w:jc w:val="center"/>
              <w:rPr>
                <w:sz w:val="20"/>
                <w:szCs w:val="20"/>
              </w:rPr>
            </w:pPr>
            <w:r>
              <w:rPr>
                <w:sz w:val="20"/>
                <w:szCs w:val="20"/>
              </w:rPr>
              <w:t>500</w:t>
            </w:r>
          </w:p>
        </w:tc>
        <w:tc>
          <w:tcPr>
            <w:tcW w:w="1843" w:type="dxa"/>
            <w:tcBorders>
              <w:top w:val="single" w:sz="12" w:space="0" w:color="auto"/>
            </w:tcBorders>
          </w:tcPr>
          <w:p w14:paraId="7685B5E2" w14:textId="0ED45A8E" w:rsidR="00A84B94" w:rsidRPr="009A2EB4" w:rsidRDefault="00FA1D16" w:rsidP="000665A6">
            <w:pPr>
              <w:jc w:val="center"/>
              <w:rPr>
                <w:sz w:val="20"/>
                <w:szCs w:val="20"/>
              </w:rPr>
            </w:pPr>
            <w:r>
              <w:rPr>
                <w:sz w:val="20"/>
                <w:szCs w:val="20"/>
              </w:rPr>
              <w:t>25,000</w:t>
            </w:r>
          </w:p>
        </w:tc>
        <w:tc>
          <w:tcPr>
            <w:tcW w:w="420" w:type="dxa"/>
            <w:tcBorders>
              <w:top w:val="single" w:sz="12" w:space="0" w:color="auto"/>
            </w:tcBorders>
          </w:tcPr>
          <w:p w14:paraId="029F8708" w14:textId="77777777" w:rsidR="00A84B94" w:rsidRPr="009A2EB4" w:rsidRDefault="00A84B94" w:rsidP="000665A6">
            <w:pPr>
              <w:jc w:val="center"/>
              <w:rPr>
                <w:sz w:val="20"/>
                <w:szCs w:val="20"/>
              </w:rPr>
            </w:pPr>
          </w:p>
        </w:tc>
        <w:tc>
          <w:tcPr>
            <w:tcW w:w="1418" w:type="dxa"/>
            <w:tcBorders>
              <w:top w:val="single" w:sz="12" w:space="0" w:color="auto"/>
            </w:tcBorders>
          </w:tcPr>
          <w:p w14:paraId="3D0BEEFC" w14:textId="719F1888" w:rsidR="00A84B94" w:rsidRPr="009A2EB4" w:rsidRDefault="00FA1D16" w:rsidP="000665A6">
            <w:pPr>
              <w:jc w:val="center"/>
              <w:rPr>
                <w:sz w:val="20"/>
                <w:szCs w:val="20"/>
              </w:rPr>
            </w:pPr>
            <w:r>
              <w:rPr>
                <w:sz w:val="20"/>
                <w:szCs w:val="20"/>
              </w:rPr>
              <w:t>2000</w:t>
            </w:r>
          </w:p>
        </w:tc>
        <w:tc>
          <w:tcPr>
            <w:tcW w:w="1134" w:type="dxa"/>
            <w:tcBorders>
              <w:top w:val="single" w:sz="12" w:space="0" w:color="auto"/>
            </w:tcBorders>
          </w:tcPr>
          <w:p w14:paraId="0DDC126B" w14:textId="7DCDA185" w:rsidR="00A84B94" w:rsidRPr="009A2EB4" w:rsidRDefault="00FA1D16" w:rsidP="000665A6">
            <w:pPr>
              <w:jc w:val="center"/>
              <w:rPr>
                <w:sz w:val="20"/>
                <w:szCs w:val="20"/>
              </w:rPr>
            </w:pPr>
            <w:r>
              <w:rPr>
                <w:sz w:val="20"/>
                <w:szCs w:val="20"/>
              </w:rPr>
              <w:t>75</w:t>
            </w:r>
          </w:p>
        </w:tc>
        <w:tc>
          <w:tcPr>
            <w:tcW w:w="1620" w:type="dxa"/>
            <w:tcBorders>
              <w:top w:val="single" w:sz="12" w:space="0" w:color="auto"/>
            </w:tcBorders>
          </w:tcPr>
          <w:p w14:paraId="4EBB4752" w14:textId="005EE780" w:rsidR="00A84B94" w:rsidRPr="009A2EB4" w:rsidRDefault="00FA1D16" w:rsidP="000665A6">
            <w:pPr>
              <w:jc w:val="center"/>
              <w:rPr>
                <w:sz w:val="20"/>
                <w:szCs w:val="20"/>
              </w:rPr>
            </w:pPr>
            <w:r>
              <w:rPr>
                <w:sz w:val="20"/>
                <w:szCs w:val="20"/>
              </w:rPr>
              <w:t>191,875</w:t>
            </w:r>
          </w:p>
        </w:tc>
      </w:tr>
      <w:tr w:rsidR="00FA1D16" w:rsidRPr="009A2EB4" w14:paraId="4AF6B62F" w14:textId="77777777" w:rsidTr="000665A6">
        <w:tc>
          <w:tcPr>
            <w:tcW w:w="993" w:type="dxa"/>
          </w:tcPr>
          <w:p w14:paraId="3CC8DE55" w14:textId="334C76DC" w:rsidR="00FA1D16" w:rsidRPr="009A2EB4" w:rsidRDefault="00FA1D16" w:rsidP="00FA1D16">
            <w:pPr>
              <w:rPr>
                <w:sz w:val="20"/>
                <w:szCs w:val="20"/>
              </w:rPr>
            </w:pPr>
            <w:r w:rsidRPr="009A2EB4">
              <w:rPr>
                <w:sz w:val="20"/>
                <w:szCs w:val="20"/>
              </w:rPr>
              <w:t>2</w:t>
            </w:r>
          </w:p>
        </w:tc>
        <w:tc>
          <w:tcPr>
            <w:tcW w:w="5103" w:type="dxa"/>
          </w:tcPr>
          <w:p w14:paraId="010635FB" w14:textId="0F8F4155" w:rsidR="00FA1D16" w:rsidRPr="009A2EB4" w:rsidRDefault="00FA1D16" w:rsidP="00FA1D16">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sidR="000665A6">
              <w:rPr>
                <w:sz w:val="20"/>
                <w:szCs w:val="20"/>
              </w:rPr>
              <w:t>, reflecting a regular and predictable increase in resources over time</w:t>
            </w:r>
            <w:r>
              <w:rPr>
                <w:sz w:val="20"/>
                <w:szCs w:val="20"/>
              </w:rPr>
              <w:t>. Community resources increase linearly</w:t>
            </w:r>
          </w:p>
        </w:tc>
        <w:tc>
          <w:tcPr>
            <w:tcW w:w="1417" w:type="dxa"/>
          </w:tcPr>
          <w:p w14:paraId="66519328" w14:textId="096F292C" w:rsidR="00FA1D16" w:rsidRPr="009A2EB4" w:rsidRDefault="00FA1D16" w:rsidP="000665A6">
            <w:pPr>
              <w:jc w:val="center"/>
              <w:rPr>
                <w:sz w:val="20"/>
                <w:szCs w:val="20"/>
              </w:rPr>
            </w:pPr>
            <w:r>
              <w:rPr>
                <w:sz w:val="20"/>
                <w:szCs w:val="20"/>
              </w:rPr>
              <w:t>126.9</w:t>
            </w:r>
          </w:p>
        </w:tc>
        <w:tc>
          <w:tcPr>
            <w:tcW w:w="1843" w:type="dxa"/>
          </w:tcPr>
          <w:p w14:paraId="62874F7B" w14:textId="7AEB6C3C" w:rsidR="00FA1D16" w:rsidRPr="009A2EB4" w:rsidRDefault="00FA1D16" w:rsidP="000665A6">
            <w:pPr>
              <w:jc w:val="center"/>
              <w:rPr>
                <w:sz w:val="20"/>
                <w:szCs w:val="20"/>
              </w:rPr>
            </w:pPr>
            <w:r>
              <w:rPr>
                <w:sz w:val="20"/>
                <w:szCs w:val="20"/>
              </w:rPr>
              <w:t>25,000</w:t>
            </w:r>
          </w:p>
        </w:tc>
        <w:tc>
          <w:tcPr>
            <w:tcW w:w="420" w:type="dxa"/>
          </w:tcPr>
          <w:p w14:paraId="7C0100D7" w14:textId="77777777" w:rsidR="00FA1D16" w:rsidRPr="009A2EB4" w:rsidRDefault="00FA1D16" w:rsidP="000665A6">
            <w:pPr>
              <w:jc w:val="center"/>
              <w:rPr>
                <w:sz w:val="20"/>
                <w:szCs w:val="20"/>
              </w:rPr>
            </w:pPr>
          </w:p>
        </w:tc>
        <w:tc>
          <w:tcPr>
            <w:tcW w:w="1418" w:type="dxa"/>
          </w:tcPr>
          <w:p w14:paraId="4D8A2C2B" w14:textId="32681729" w:rsidR="00FA1D16" w:rsidRPr="009A2EB4" w:rsidRDefault="00FA1D16" w:rsidP="000665A6">
            <w:pPr>
              <w:jc w:val="center"/>
              <w:rPr>
                <w:sz w:val="20"/>
                <w:szCs w:val="20"/>
              </w:rPr>
            </w:pPr>
            <w:r>
              <w:rPr>
                <w:sz w:val="20"/>
                <w:szCs w:val="20"/>
              </w:rPr>
              <w:t>2000</w:t>
            </w:r>
          </w:p>
        </w:tc>
        <w:tc>
          <w:tcPr>
            <w:tcW w:w="1134" w:type="dxa"/>
          </w:tcPr>
          <w:p w14:paraId="48CD5566" w14:textId="5E4D5DDA" w:rsidR="00FA1D16" w:rsidRPr="009A2EB4" w:rsidRDefault="00FA1D16" w:rsidP="000665A6">
            <w:pPr>
              <w:jc w:val="center"/>
              <w:rPr>
                <w:sz w:val="20"/>
                <w:szCs w:val="20"/>
              </w:rPr>
            </w:pPr>
            <w:r>
              <w:rPr>
                <w:sz w:val="20"/>
                <w:szCs w:val="20"/>
              </w:rPr>
              <w:t>75</w:t>
            </w:r>
          </w:p>
        </w:tc>
        <w:tc>
          <w:tcPr>
            <w:tcW w:w="1620" w:type="dxa"/>
          </w:tcPr>
          <w:p w14:paraId="0851F37D" w14:textId="59166BDB" w:rsidR="00FA1D16" w:rsidRPr="009A2EB4" w:rsidRDefault="00FA1D16" w:rsidP="000665A6">
            <w:pPr>
              <w:jc w:val="center"/>
              <w:rPr>
                <w:sz w:val="20"/>
                <w:szCs w:val="20"/>
              </w:rPr>
            </w:pPr>
            <w:r>
              <w:rPr>
                <w:sz w:val="20"/>
                <w:szCs w:val="20"/>
              </w:rPr>
              <w:t>191,875</w:t>
            </w:r>
          </w:p>
        </w:tc>
      </w:tr>
      <w:tr w:rsidR="00FA1D16" w:rsidRPr="009A2EB4" w14:paraId="1518DE93" w14:textId="77777777" w:rsidTr="000665A6">
        <w:tc>
          <w:tcPr>
            <w:tcW w:w="993" w:type="dxa"/>
          </w:tcPr>
          <w:p w14:paraId="75B8169E" w14:textId="177899BC" w:rsidR="00FA1D16" w:rsidRPr="009A2EB4" w:rsidRDefault="00FA1D16" w:rsidP="00FA1D16">
            <w:pPr>
              <w:rPr>
                <w:sz w:val="20"/>
                <w:szCs w:val="20"/>
              </w:rPr>
            </w:pPr>
            <w:r w:rsidRPr="009A2EB4">
              <w:rPr>
                <w:sz w:val="20"/>
                <w:szCs w:val="20"/>
              </w:rPr>
              <w:t>3</w:t>
            </w:r>
          </w:p>
        </w:tc>
        <w:tc>
          <w:tcPr>
            <w:tcW w:w="5103" w:type="dxa"/>
          </w:tcPr>
          <w:p w14:paraId="32489AAB" w14:textId="6FCACA5D" w:rsidR="00FA1D16" w:rsidRPr="009A2EB4" w:rsidRDefault="00FA1D16" w:rsidP="00FA1D16">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266261EC" w14:textId="0DAB3966" w:rsidR="00FA1D16" w:rsidRPr="009A2EB4" w:rsidRDefault="00FA1D16" w:rsidP="000665A6">
            <w:pPr>
              <w:jc w:val="center"/>
              <w:rPr>
                <w:sz w:val="20"/>
                <w:szCs w:val="20"/>
              </w:rPr>
            </w:pPr>
            <w:r>
              <w:rPr>
                <w:sz w:val="20"/>
                <w:szCs w:val="20"/>
              </w:rPr>
              <w:t>499.3</w:t>
            </w:r>
          </w:p>
        </w:tc>
        <w:tc>
          <w:tcPr>
            <w:tcW w:w="1843" w:type="dxa"/>
          </w:tcPr>
          <w:p w14:paraId="27535F5F" w14:textId="5E3EA20C" w:rsidR="00FA1D16" w:rsidRPr="009A2EB4" w:rsidRDefault="00FA1D16" w:rsidP="000665A6">
            <w:pPr>
              <w:jc w:val="center"/>
              <w:rPr>
                <w:sz w:val="20"/>
                <w:szCs w:val="20"/>
              </w:rPr>
            </w:pPr>
            <w:r>
              <w:rPr>
                <w:sz w:val="20"/>
                <w:szCs w:val="20"/>
              </w:rPr>
              <w:t>25,000</w:t>
            </w:r>
          </w:p>
        </w:tc>
        <w:tc>
          <w:tcPr>
            <w:tcW w:w="420" w:type="dxa"/>
          </w:tcPr>
          <w:p w14:paraId="447E81AC" w14:textId="77777777" w:rsidR="00FA1D16" w:rsidRPr="009A2EB4" w:rsidRDefault="00FA1D16" w:rsidP="000665A6">
            <w:pPr>
              <w:jc w:val="center"/>
              <w:rPr>
                <w:sz w:val="20"/>
                <w:szCs w:val="20"/>
              </w:rPr>
            </w:pPr>
          </w:p>
        </w:tc>
        <w:tc>
          <w:tcPr>
            <w:tcW w:w="1418" w:type="dxa"/>
          </w:tcPr>
          <w:p w14:paraId="44418C3C" w14:textId="1A6AD41A" w:rsidR="00FA1D16" w:rsidRPr="009A2EB4" w:rsidRDefault="00FA1D16" w:rsidP="000665A6">
            <w:pPr>
              <w:jc w:val="center"/>
              <w:rPr>
                <w:sz w:val="20"/>
                <w:szCs w:val="20"/>
              </w:rPr>
            </w:pPr>
            <w:r>
              <w:rPr>
                <w:sz w:val="20"/>
                <w:szCs w:val="20"/>
              </w:rPr>
              <w:t>2000</w:t>
            </w:r>
          </w:p>
        </w:tc>
        <w:tc>
          <w:tcPr>
            <w:tcW w:w="1134" w:type="dxa"/>
          </w:tcPr>
          <w:p w14:paraId="21ADB117" w14:textId="0F57B49A" w:rsidR="00FA1D16" w:rsidRPr="009A2EB4" w:rsidRDefault="00FA1D16" w:rsidP="000665A6">
            <w:pPr>
              <w:jc w:val="center"/>
              <w:rPr>
                <w:sz w:val="20"/>
                <w:szCs w:val="20"/>
              </w:rPr>
            </w:pPr>
            <w:r>
              <w:rPr>
                <w:sz w:val="20"/>
                <w:szCs w:val="20"/>
              </w:rPr>
              <w:t>75</w:t>
            </w:r>
          </w:p>
        </w:tc>
        <w:tc>
          <w:tcPr>
            <w:tcW w:w="1620" w:type="dxa"/>
          </w:tcPr>
          <w:p w14:paraId="1F6F8A49" w14:textId="32B8328A" w:rsidR="00FA1D16" w:rsidRPr="009A2EB4" w:rsidRDefault="00FA1D16" w:rsidP="000665A6">
            <w:pPr>
              <w:jc w:val="center"/>
              <w:rPr>
                <w:sz w:val="20"/>
                <w:szCs w:val="20"/>
              </w:rPr>
            </w:pPr>
            <w:r>
              <w:rPr>
                <w:sz w:val="20"/>
                <w:szCs w:val="20"/>
              </w:rPr>
              <w:t>191,875</w:t>
            </w:r>
          </w:p>
        </w:tc>
      </w:tr>
      <w:tr w:rsidR="00FA1D16" w:rsidRPr="009A2EB4" w14:paraId="68FA767A" w14:textId="77777777" w:rsidTr="000665A6">
        <w:tc>
          <w:tcPr>
            <w:tcW w:w="993" w:type="dxa"/>
          </w:tcPr>
          <w:p w14:paraId="761F6EE3" w14:textId="08AE838A" w:rsidR="00FA1D16" w:rsidRPr="009A2EB4" w:rsidRDefault="00FA1D16" w:rsidP="00FA1D16">
            <w:pPr>
              <w:rPr>
                <w:sz w:val="20"/>
                <w:szCs w:val="20"/>
              </w:rPr>
            </w:pPr>
            <w:r w:rsidRPr="009A2EB4">
              <w:rPr>
                <w:sz w:val="20"/>
                <w:szCs w:val="20"/>
              </w:rPr>
              <w:t>4</w:t>
            </w:r>
          </w:p>
        </w:tc>
        <w:tc>
          <w:tcPr>
            <w:tcW w:w="5103" w:type="dxa"/>
          </w:tcPr>
          <w:p w14:paraId="2EEDF13A" w14:textId="56F75D3A"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794C1429" w14:textId="20DC5191" w:rsidR="00FA1D16" w:rsidRPr="009A2EB4" w:rsidRDefault="00070E56" w:rsidP="000665A6">
            <w:pPr>
              <w:jc w:val="center"/>
              <w:rPr>
                <w:sz w:val="20"/>
                <w:szCs w:val="20"/>
              </w:rPr>
            </w:pPr>
            <w:r>
              <w:rPr>
                <w:sz w:val="20"/>
                <w:szCs w:val="20"/>
              </w:rPr>
              <w:t>Variable</w:t>
            </w:r>
          </w:p>
        </w:tc>
        <w:tc>
          <w:tcPr>
            <w:tcW w:w="1843" w:type="dxa"/>
          </w:tcPr>
          <w:p w14:paraId="76AE5DC8" w14:textId="1F788496" w:rsidR="00FA1D16" w:rsidRPr="009A2EB4" w:rsidRDefault="00FA1D16" w:rsidP="000665A6">
            <w:pPr>
              <w:jc w:val="center"/>
              <w:rPr>
                <w:sz w:val="20"/>
                <w:szCs w:val="20"/>
              </w:rPr>
            </w:pPr>
            <w:r>
              <w:rPr>
                <w:sz w:val="20"/>
                <w:szCs w:val="20"/>
              </w:rPr>
              <w:t>25,000</w:t>
            </w:r>
          </w:p>
        </w:tc>
        <w:tc>
          <w:tcPr>
            <w:tcW w:w="420" w:type="dxa"/>
          </w:tcPr>
          <w:p w14:paraId="1A50A949" w14:textId="77777777" w:rsidR="00FA1D16" w:rsidRPr="009A2EB4" w:rsidRDefault="00FA1D16" w:rsidP="000665A6">
            <w:pPr>
              <w:jc w:val="center"/>
              <w:rPr>
                <w:sz w:val="20"/>
                <w:szCs w:val="20"/>
              </w:rPr>
            </w:pPr>
          </w:p>
        </w:tc>
        <w:tc>
          <w:tcPr>
            <w:tcW w:w="1418" w:type="dxa"/>
          </w:tcPr>
          <w:p w14:paraId="237B1117" w14:textId="5F1A4C19" w:rsidR="00FA1D16" w:rsidRPr="009A2EB4" w:rsidRDefault="00FA1D16" w:rsidP="000665A6">
            <w:pPr>
              <w:jc w:val="center"/>
              <w:rPr>
                <w:sz w:val="20"/>
                <w:szCs w:val="20"/>
              </w:rPr>
            </w:pPr>
            <w:r>
              <w:rPr>
                <w:sz w:val="20"/>
                <w:szCs w:val="20"/>
              </w:rPr>
              <w:t>2000</w:t>
            </w:r>
          </w:p>
        </w:tc>
        <w:tc>
          <w:tcPr>
            <w:tcW w:w="1134" w:type="dxa"/>
          </w:tcPr>
          <w:p w14:paraId="434B6257" w14:textId="0EE65478" w:rsidR="00FA1D16" w:rsidRPr="009A2EB4" w:rsidRDefault="00FA1D16" w:rsidP="000665A6">
            <w:pPr>
              <w:jc w:val="center"/>
              <w:rPr>
                <w:sz w:val="20"/>
                <w:szCs w:val="20"/>
              </w:rPr>
            </w:pPr>
            <w:r>
              <w:rPr>
                <w:sz w:val="20"/>
                <w:szCs w:val="20"/>
              </w:rPr>
              <w:t>75</w:t>
            </w:r>
          </w:p>
        </w:tc>
        <w:tc>
          <w:tcPr>
            <w:tcW w:w="1620" w:type="dxa"/>
          </w:tcPr>
          <w:p w14:paraId="3E088C48" w14:textId="35433CF6" w:rsidR="00FA1D16" w:rsidRPr="009A2EB4" w:rsidRDefault="00FA1D16" w:rsidP="000665A6">
            <w:pPr>
              <w:jc w:val="center"/>
              <w:rPr>
                <w:sz w:val="20"/>
                <w:szCs w:val="20"/>
              </w:rPr>
            </w:pPr>
            <w:r>
              <w:rPr>
                <w:sz w:val="20"/>
                <w:szCs w:val="20"/>
              </w:rPr>
              <w:t>191,875</w:t>
            </w:r>
          </w:p>
        </w:tc>
      </w:tr>
      <w:tr w:rsidR="00FA1D16" w:rsidRPr="009A2EB4" w14:paraId="67288F19" w14:textId="77777777" w:rsidTr="000665A6">
        <w:tc>
          <w:tcPr>
            <w:tcW w:w="993" w:type="dxa"/>
            <w:tcBorders>
              <w:bottom w:val="single" w:sz="12" w:space="0" w:color="auto"/>
            </w:tcBorders>
          </w:tcPr>
          <w:p w14:paraId="6BA01BBB" w14:textId="29F8E820" w:rsidR="00FA1D16" w:rsidRPr="009A2EB4" w:rsidRDefault="00FA1D16" w:rsidP="00FA1D16">
            <w:pPr>
              <w:rPr>
                <w:sz w:val="20"/>
                <w:szCs w:val="20"/>
              </w:rPr>
            </w:pPr>
            <w:r w:rsidRPr="009A2EB4">
              <w:rPr>
                <w:sz w:val="20"/>
                <w:szCs w:val="20"/>
              </w:rPr>
              <w:t>5</w:t>
            </w:r>
          </w:p>
        </w:tc>
        <w:tc>
          <w:tcPr>
            <w:tcW w:w="5103" w:type="dxa"/>
            <w:tcBorders>
              <w:bottom w:val="single" w:sz="12" w:space="0" w:color="auto"/>
            </w:tcBorders>
          </w:tcPr>
          <w:p w14:paraId="7854C6F9" w14:textId="5B09C10C"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676229FA" w14:textId="553C56F2" w:rsidR="00FA1D16" w:rsidRPr="009A2EB4" w:rsidRDefault="00FA1D16" w:rsidP="000665A6">
            <w:pPr>
              <w:jc w:val="center"/>
              <w:rPr>
                <w:sz w:val="20"/>
                <w:szCs w:val="20"/>
              </w:rPr>
            </w:pPr>
            <w:r>
              <w:rPr>
                <w:sz w:val="20"/>
                <w:szCs w:val="20"/>
              </w:rPr>
              <w:t>Variable</w:t>
            </w:r>
          </w:p>
        </w:tc>
        <w:tc>
          <w:tcPr>
            <w:tcW w:w="1843" w:type="dxa"/>
            <w:tcBorders>
              <w:bottom w:val="single" w:sz="12" w:space="0" w:color="auto"/>
            </w:tcBorders>
          </w:tcPr>
          <w:p w14:paraId="3BF14ED6" w14:textId="639265ED" w:rsidR="00FA1D16" w:rsidRPr="009A2EB4" w:rsidRDefault="00FA1D16" w:rsidP="000665A6">
            <w:pPr>
              <w:jc w:val="center"/>
              <w:rPr>
                <w:sz w:val="20"/>
                <w:szCs w:val="20"/>
              </w:rPr>
            </w:pPr>
            <w:r>
              <w:rPr>
                <w:sz w:val="20"/>
                <w:szCs w:val="20"/>
              </w:rPr>
              <w:t>25,000</w:t>
            </w:r>
          </w:p>
        </w:tc>
        <w:tc>
          <w:tcPr>
            <w:tcW w:w="420" w:type="dxa"/>
            <w:tcBorders>
              <w:bottom w:val="single" w:sz="12" w:space="0" w:color="auto"/>
            </w:tcBorders>
          </w:tcPr>
          <w:p w14:paraId="336A3A9D" w14:textId="77777777" w:rsidR="00FA1D16" w:rsidRPr="009A2EB4" w:rsidRDefault="00FA1D16" w:rsidP="000665A6">
            <w:pPr>
              <w:jc w:val="center"/>
              <w:rPr>
                <w:sz w:val="20"/>
                <w:szCs w:val="20"/>
              </w:rPr>
            </w:pPr>
          </w:p>
        </w:tc>
        <w:tc>
          <w:tcPr>
            <w:tcW w:w="1418" w:type="dxa"/>
            <w:tcBorders>
              <w:bottom w:val="single" w:sz="12" w:space="0" w:color="auto"/>
            </w:tcBorders>
          </w:tcPr>
          <w:p w14:paraId="0D576ED5" w14:textId="11505E36" w:rsidR="00FA1D16" w:rsidRPr="009A2EB4" w:rsidRDefault="00FA1D16" w:rsidP="000665A6">
            <w:pPr>
              <w:jc w:val="center"/>
              <w:rPr>
                <w:sz w:val="20"/>
                <w:szCs w:val="20"/>
              </w:rPr>
            </w:pPr>
            <w:r>
              <w:rPr>
                <w:sz w:val="20"/>
                <w:szCs w:val="20"/>
              </w:rPr>
              <w:t>2000</w:t>
            </w:r>
          </w:p>
        </w:tc>
        <w:tc>
          <w:tcPr>
            <w:tcW w:w="1134" w:type="dxa"/>
            <w:tcBorders>
              <w:bottom w:val="single" w:sz="12" w:space="0" w:color="auto"/>
            </w:tcBorders>
          </w:tcPr>
          <w:p w14:paraId="6E439407" w14:textId="533B0998" w:rsidR="00FA1D16" w:rsidRPr="009A2EB4" w:rsidRDefault="00FA1D16" w:rsidP="000665A6">
            <w:pPr>
              <w:jc w:val="center"/>
              <w:rPr>
                <w:sz w:val="20"/>
                <w:szCs w:val="20"/>
              </w:rPr>
            </w:pPr>
            <w:r>
              <w:rPr>
                <w:sz w:val="20"/>
                <w:szCs w:val="20"/>
              </w:rPr>
              <w:t>75</w:t>
            </w:r>
          </w:p>
        </w:tc>
        <w:tc>
          <w:tcPr>
            <w:tcW w:w="1620" w:type="dxa"/>
            <w:tcBorders>
              <w:bottom w:val="single" w:sz="12" w:space="0" w:color="auto"/>
            </w:tcBorders>
          </w:tcPr>
          <w:p w14:paraId="3192C8A7" w14:textId="1AEBED1B" w:rsidR="00FA1D16" w:rsidRPr="009A2EB4" w:rsidRDefault="00FA1D16" w:rsidP="000665A6">
            <w:pPr>
              <w:jc w:val="center"/>
              <w:rPr>
                <w:sz w:val="20"/>
                <w:szCs w:val="20"/>
              </w:rPr>
            </w:pPr>
            <w:r>
              <w:rPr>
                <w:sz w:val="20"/>
                <w:szCs w:val="20"/>
              </w:rPr>
              <w:t>191,875</w:t>
            </w:r>
          </w:p>
        </w:tc>
      </w:tr>
    </w:tbl>
    <w:p w14:paraId="585B5BA0" w14:textId="253F3445" w:rsidR="00074CC3" w:rsidRDefault="00074CC3"/>
    <w:p w14:paraId="04C51369" w14:textId="17865C8B" w:rsidR="000665A6" w:rsidRDefault="000665A6"/>
    <w:p w14:paraId="1898F938" w14:textId="3F9DA014" w:rsidR="000665A6" w:rsidRDefault="000665A6"/>
    <w:p w14:paraId="1D12E4BA" w14:textId="78DD75A7" w:rsidR="000665A6" w:rsidRDefault="000665A6"/>
    <w:p w14:paraId="2D09963F" w14:textId="77777777" w:rsidR="000665A6" w:rsidRDefault="000665A6">
      <w:pPr>
        <w:sectPr w:rsidR="000665A6" w:rsidSect="006A7270">
          <w:pgSz w:w="16838" w:h="11906" w:orient="landscape"/>
          <w:pgMar w:top="1440" w:right="1440" w:bottom="1440" w:left="1440" w:header="708" w:footer="708" w:gutter="0"/>
          <w:cols w:space="708"/>
          <w:docGrid w:linePitch="360"/>
        </w:sectPr>
      </w:pPr>
    </w:p>
    <w:p w14:paraId="62F78FD0" w14:textId="1635BCCB" w:rsidR="000665A6" w:rsidRDefault="00AB00D5">
      <w:r>
        <w:rPr>
          <w:noProof/>
        </w:rPr>
        <w:lastRenderedPageBreak/>
        <w:drawing>
          <wp:anchor distT="0" distB="0" distL="114300" distR="114300" simplePos="0" relativeHeight="251658240" behindDoc="1" locked="0" layoutInCell="1" allowOverlap="1" wp14:anchorId="146CA9F6" wp14:editId="6599CB7E">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343DF" w14:textId="61AF6FA4" w:rsidR="008E1066" w:rsidRPr="008E1066" w:rsidRDefault="008E1066" w:rsidP="008E1066"/>
    <w:p w14:paraId="225AD82C" w14:textId="1223D18D" w:rsidR="008E1066" w:rsidRPr="008E1066" w:rsidRDefault="008E1066" w:rsidP="008E1066"/>
    <w:p w14:paraId="032ABF3B" w14:textId="19F6E5F8" w:rsidR="008E1066" w:rsidRPr="008E1066" w:rsidRDefault="008E1066" w:rsidP="008E1066"/>
    <w:p w14:paraId="2FE12307" w14:textId="6B099C68" w:rsidR="008E1066" w:rsidRPr="008E1066" w:rsidRDefault="008E1066" w:rsidP="008E1066"/>
    <w:p w14:paraId="6AC22BF4" w14:textId="361D1851" w:rsidR="008E1066" w:rsidRPr="008E1066" w:rsidRDefault="008E1066" w:rsidP="008E1066"/>
    <w:p w14:paraId="153AABC0" w14:textId="06DBB3CE" w:rsidR="008E1066" w:rsidRPr="008E1066" w:rsidRDefault="008E1066" w:rsidP="008E1066"/>
    <w:p w14:paraId="358D8B27" w14:textId="12201C2E" w:rsidR="008E1066" w:rsidRPr="008E1066" w:rsidRDefault="008E1066" w:rsidP="008E1066"/>
    <w:p w14:paraId="74E5CF59" w14:textId="2F5083D7" w:rsidR="008E1066" w:rsidRPr="008E1066" w:rsidRDefault="008E1066" w:rsidP="008E1066"/>
    <w:p w14:paraId="3EDEA858" w14:textId="7EED1E9E" w:rsidR="008E1066" w:rsidRPr="008E1066" w:rsidRDefault="008E1066" w:rsidP="008E1066"/>
    <w:p w14:paraId="69BC8DC1" w14:textId="019716C9" w:rsidR="008E1066" w:rsidRPr="008E1066" w:rsidRDefault="008E1066" w:rsidP="008E1066"/>
    <w:p w14:paraId="1C51BF30" w14:textId="072067B0" w:rsidR="008E1066" w:rsidRPr="008E1066" w:rsidRDefault="008E1066" w:rsidP="008E1066"/>
    <w:p w14:paraId="0136825A" w14:textId="23336364" w:rsidR="008E1066" w:rsidRPr="008E1066" w:rsidRDefault="008E1066" w:rsidP="008E1066"/>
    <w:p w14:paraId="0578C75E" w14:textId="058501D2" w:rsidR="008E1066" w:rsidRPr="008E1066" w:rsidRDefault="008E1066" w:rsidP="008E1066"/>
    <w:p w14:paraId="5AA39042" w14:textId="4FE20BF1" w:rsidR="008E1066" w:rsidRPr="008E1066" w:rsidRDefault="008E1066" w:rsidP="008E1066"/>
    <w:p w14:paraId="2DF0FFD5" w14:textId="11935BB5" w:rsidR="008E1066" w:rsidRDefault="008E1066" w:rsidP="008E1066"/>
    <w:p w14:paraId="5D31F39D" w14:textId="0C00788C" w:rsidR="008E1066" w:rsidRPr="00AB00D5" w:rsidRDefault="008E1066" w:rsidP="008E1066">
      <w:pPr>
        <w:rPr>
          <w:b/>
          <w:bCs/>
          <w:sz w:val="20"/>
          <w:szCs w:val="20"/>
        </w:rPr>
      </w:pPr>
      <w:r w:rsidRPr="00AB00D5">
        <w:rPr>
          <w:b/>
          <w:bCs/>
          <w:sz w:val="20"/>
          <w:szCs w:val="20"/>
        </w:rPr>
        <w:t xml:space="preserve">Figure 2. </w:t>
      </w:r>
      <w:r w:rsidR="00AB00D5" w:rsidRPr="00AB00D5">
        <w:rPr>
          <w:b/>
          <w:bCs/>
          <w:sz w:val="20"/>
          <w:szCs w:val="20"/>
        </w:rPr>
        <w:t xml:space="preserve">Manager budgets and </w:t>
      </w:r>
      <w:r w:rsidR="008707FE">
        <w:rPr>
          <w:b/>
          <w:bCs/>
          <w:sz w:val="20"/>
          <w:szCs w:val="20"/>
        </w:rPr>
        <w:t>community</w:t>
      </w:r>
      <w:r w:rsidR="00AB00D5" w:rsidRPr="00AB00D5">
        <w:rPr>
          <w:b/>
          <w:bCs/>
          <w:sz w:val="20"/>
          <w:szCs w:val="20"/>
        </w:rPr>
        <w:t xml:space="preserve"> resources</w:t>
      </w:r>
      <w:r w:rsidR="008707FE">
        <w:rPr>
          <w:b/>
          <w:bCs/>
          <w:sz w:val="20"/>
          <w:szCs w:val="20"/>
        </w:rPr>
        <w:t xml:space="preserve"> (user budget)</w:t>
      </w:r>
      <w:r w:rsidR="00AB00D5" w:rsidRPr="00AB00D5">
        <w:rPr>
          <w:b/>
          <w:bCs/>
          <w:sz w:val="20"/>
          <w:szCs w:val="20"/>
        </w:rPr>
        <w:t xml:space="preserve"> for the five scenarios. Scenarios 4 and 5 have different manager budgets for each replicate simulation, and so this figure shows 10 examples for each.</w:t>
      </w:r>
    </w:p>
    <w:sectPr w:rsidR="008E1066" w:rsidRPr="00AB00D5" w:rsidSect="000665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3FB3C70C" w14:textId="3BAA6EF3" w:rsidR="00DF6630" w:rsidRDefault="00DF6630">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6F3FFC60" w14:textId="6149E4CC" w:rsidR="00B8099A" w:rsidRDefault="00B8099A">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53741B7F" w14:textId="77777777" w:rsidR="00070E56" w:rsidRDefault="00070E56">
      <w:pPr>
        <w:pStyle w:val="CommentText"/>
      </w:pPr>
      <w:r>
        <w:rPr>
          <w:rStyle w:val="CommentReference"/>
        </w:rPr>
        <w:annotationRef/>
      </w:r>
      <w:r>
        <w:t>I don’t have much experience writing out formulae, so please let me know if this is not correct!</w:t>
      </w:r>
    </w:p>
    <w:p w14:paraId="13AFBF38" w14:textId="77777777" w:rsidR="00D25D18" w:rsidRDefault="00D25D18">
      <w:pPr>
        <w:pStyle w:val="CommentText"/>
      </w:pPr>
    </w:p>
    <w:p w14:paraId="41018CD3" w14:textId="77777777" w:rsidR="00D25D18" w:rsidRDefault="00D25D18">
      <w:pPr>
        <w:pStyle w:val="CommentText"/>
      </w:pPr>
      <w:r>
        <w:t>In R it looks like this:</w:t>
      </w:r>
    </w:p>
    <w:p w14:paraId="657110FE" w14:textId="0ACC49FE" w:rsidR="00D25D18" w:rsidRDefault="00D25D18">
      <w:pPr>
        <w:pStyle w:val="CommentText"/>
      </w:pPr>
      <w:proofErr w:type="spellStart"/>
      <w:r w:rsidRPr="00D25D18">
        <w:t>dc.component</w:t>
      </w:r>
      <w:proofErr w:type="spellEnd"/>
      <w:r w:rsidRPr="00D25D18">
        <w:t xml:space="preserve"> + </w:t>
      </w:r>
      <w:proofErr w:type="gramStart"/>
      <w:r w:rsidRPr="00D25D18">
        <w:t>sum( cs</w:t>
      </w:r>
      <w:proofErr w:type="gramEnd"/>
      <w:r w:rsidRPr="00D25D18">
        <w:t xml:space="preserve"> * sin(</w:t>
      </w:r>
      <w:proofErr w:type="spellStart"/>
      <w:r w:rsidRPr="00D25D18">
        <w:t>cf</w:t>
      </w:r>
      <w:proofErr w:type="spellEnd"/>
      <w:r w:rsidRPr="00D25D18">
        <w:t>*w*t +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3C70C" w15:done="0"/>
  <w15:commentEx w15:paraId="6F3FFC60" w15:done="0"/>
  <w15:commentEx w15:paraId="657110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3C70C" w16cid:durableId="24D09EAA"/>
  <w16cid:commentId w16cid:paraId="6F3FFC60" w16cid:durableId="24881C1F"/>
  <w16cid:commentId w16cid:paraId="657110FE" w16cid:durableId="24D1EA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3C893" w14:textId="77777777" w:rsidR="00995244" w:rsidRDefault="00995244" w:rsidP="002E67D4">
      <w:pPr>
        <w:spacing w:after="0" w:line="240" w:lineRule="auto"/>
      </w:pPr>
      <w:r>
        <w:separator/>
      </w:r>
    </w:p>
  </w:endnote>
  <w:endnote w:type="continuationSeparator" w:id="0">
    <w:p w14:paraId="6A18FB0F" w14:textId="77777777" w:rsidR="00995244" w:rsidRDefault="00995244" w:rsidP="002E6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C6AFE" w14:textId="77777777" w:rsidR="00995244" w:rsidRDefault="00995244" w:rsidP="002E67D4">
      <w:pPr>
        <w:spacing w:after="0" w:line="240" w:lineRule="auto"/>
      </w:pPr>
      <w:r>
        <w:separator/>
      </w:r>
    </w:p>
  </w:footnote>
  <w:footnote w:type="continuationSeparator" w:id="0">
    <w:p w14:paraId="790CDF6C" w14:textId="77777777" w:rsidR="00995244" w:rsidRDefault="00995244" w:rsidP="002E67D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AFF"/>
    <w:rsid w:val="00003C84"/>
    <w:rsid w:val="00006AE7"/>
    <w:rsid w:val="00033B08"/>
    <w:rsid w:val="00062F76"/>
    <w:rsid w:val="000665A6"/>
    <w:rsid w:val="00070E56"/>
    <w:rsid w:val="00074CC3"/>
    <w:rsid w:val="000A582C"/>
    <w:rsid w:val="000B33F0"/>
    <w:rsid w:val="000C41EA"/>
    <w:rsid w:val="000E31BB"/>
    <w:rsid w:val="0011460F"/>
    <w:rsid w:val="00142235"/>
    <w:rsid w:val="001956C4"/>
    <w:rsid w:val="001A393C"/>
    <w:rsid w:val="001A560A"/>
    <w:rsid w:val="001B6B16"/>
    <w:rsid w:val="001C04BC"/>
    <w:rsid w:val="00243919"/>
    <w:rsid w:val="002C1F08"/>
    <w:rsid w:val="002D29FF"/>
    <w:rsid w:val="002E591E"/>
    <w:rsid w:val="002E67D4"/>
    <w:rsid w:val="003049E4"/>
    <w:rsid w:val="00313FA7"/>
    <w:rsid w:val="00317DE4"/>
    <w:rsid w:val="0035371B"/>
    <w:rsid w:val="00373BAB"/>
    <w:rsid w:val="00375594"/>
    <w:rsid w:val="003931F3"/>
    <w:rsid w:val="004020E7"/>
    <w:rsid w:val="00421A9C"/>
    <w:rsid w:val="00442268"/>
    <w:rsid w:val="00463AEE"/>
    <w:rsid w:val="004833DA"/>
    <w:rsid w:val="004A3E57"/>
    <w:rsid w:val="004F5F74"/>
    <w:rsid w:val="00534FD2"/>
    <w:rsid w:val="005378F2"/>
    <w:rsid w:val="005760C1"/>
    <w:rsid w:val="005F4FEC"/>
    <w:rsid w:val="00666D71"/>
    <w:rsid w:val="006A7270"/>
    <w:rsid w:val="006C4E81"/>
    <w:rsid w:val="006E1387"/>
    <w:rsid w:val="00727BF0"/>
    <w:rsid w:val="007413EB"/>
    <w:rsid w:val="007B4037"/>
    <w:rsid w:val="007E6B5C"/>
    <w:rsid w:val="0085513F"/>
    <w:rsid w:val="00865AFF"/>
    <w:rsid w:val="008707B9"/>
    <w:rsid w:val="008707FE"/>
    <w:rsid w:val="0087297D"/>
    <w:rsid w:val="00884B8E"/>
    <w:rsid w:val="008A7BC9"/>
    <w:rsid w:val="008B6ED5"/>
    <w:rsid w:val="008D63CC"/>
    <w:rsid w:val="008E1066"/>
    <w:rsid w:val="009002C0"/>
    <w:rsid w:val="00933F7B"/>
    <w:rsid w:val="00985C13"/>
    <w:rsid w:val="00995244"/>
    <w:rsid w:val="009A2EB4"/>
    <w:rsid w:val="009D69F8"/>
    <w:rsid w:val="009E6796"/>
    <w:rsid w:val="00A84B94"/>
    <w:rsid w:val="00AB00D5"/>
    <w:rsid w:val="00AB1FE1"/>
    <w:rsid w:val="00AB4053"/>
    <w:rsid w:val="00AF4EFE"/>
    <w:rsid w:val="00B61BE2"/>
    <w:rsid w:val="00B803BA"/>
    <w:rsid w:val="00B8099A"/>
    <w:rsid w:val="00B843AB"/>
    <w:rsid w:val="00BE318D"/>
    <w:rsid w:val="00C63CE9"/>
    <w:rsid w:val="00CA777E"/>
    <w:rsid w:val="00CB4757"/>
    <w:rsid w:val="00CD7BA7"/>
    <w:rsid w:val="00CE6D9F"/>
    <w:rsid w:val="00D145B7"/>
    <w:rsid w:val="00D25D18"/>
    <w:rsid w:val="00D51E92"/>
    <w:rsid w:val="00D8197B"/>
    <w:rsid w:val="00D93698"/>
    <w:rsid w:val="00DA2491"/>
    <w:rsid w:val="00DB57CC"/>
    <w:rsid w:val="00DC1ADD"/>
    <w:rsid w:val="00DC3B6F"/>
    <w:rsid w:val="00DF6630"/>
    <w:rsid w:val="00E579D7"/>
    <w:rsid w:val="00E76DF7"/>
    <w:rsid w:val="00ED050B"/>
    <w:rsid w:val="00EE00B0"/>
    <w:rsid w:val="00EE45E1"/>
    <w:rsid w:val="00F52E4E"/>
    <w:rsid w:val="00F972B6"/>
    <w:rsid w:val="00FA1D16"/>
    <w:rsid w:val="00FA38CC"/>
    <w:rsid w:val="00FB6951"/>
    <w:rsid w:val="00FB7A70"/>
    <w:rsid w:val="00FD44DC"/>
    <w:rsid w:val="00FD6A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0892"/>
  <w15:chartTrackingRefBased/>
  <w15:docId w15:val="{C5E73971-635B-4AA7-8F54-32B04E593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1EA"/>
    <w:rPr>
      <w:color w:val="808080"/>
    </w:rPr>
  </w:style>
  <w:style w:type="table" w:styleId="TableGrid">
    <w:name w:val="Table Grid"/>
    <w:basedOn w:val="TableNormal"/>
    <w:uiPriority w:val="39"/>
    <w:rsid w:val="006A72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099A"/>
    <w:rPr>
      <w:sz w:val="16"/>
      <w:szCs w:val="16"/>
    </w:rPr>
  </w:style>
  <w:style w:type="paragraph" w:styleId="CommentText">
    <w:name w:val="annotation text"/>
    <w:basedOn w:val="Normal"/>
    <w:link w:val="CommentTextChar"/>
    <w:uiPriority w:val="99"/>
    <w:semiHidden/>
    <w:unhideWhenUsed/>
    <w:rsid w:val="00B8099A"/>
    <w:pPr>
      <w:spacing w:line="240" w:lineRule="auto"/>
    </w:pPr>
    <w:rPr>
      <w:sz w:val="20"/>
      <w:szCs w:val="20"/>
    </w:rPr>
  </w:style>
  <w:style w:type="character" w:customStyle="1" w:styleId="CommentTextChar">
    <w:name w:val="Comment Text Char"/>
    <w:basedOn w:val="DefaultParagraphFont"/>
    <w:link w:val="CommentText"/>
    <w:uiPriority w:val="99"/>
    <w:semiHidden/>
    <w:rsid w:val="00B8099A"/>
    <w:rPr>
      <w:sz w:val="20"/>
      <w:szCs w:val="20"/>
    </w:rPr>
  </w:style>
  <w:style w:type="paragraph" w:styleId="CommentSubject">
    <w:name w:val="annotation subject"/>
    <w:basedOn w:val="CommentText"/>
    <w:next w:val="CommentText"/>
    <w:link w:val="CommentSubjectChar"/>
    <w:uiPriority w:val="99"/>
    <w:semiHidden/>
    <w:unhideWhenUsed/>
    <w:rsid w:val="00B8099A"/>
    <w:rPr>
      <w:b/>
      <w:bCs/>
    </w:rPr>
  </w:style>
  <w:style w:type="character" w:customStyle="1" w:styleId="CommentSubjectChar">
    <w:name w:val="Comment Subject Char"/>
    <w:basedOn w:val="CommentTextChar"/>
    <w:link w:val="CommentSubject"/>
    <w:uiPriority w:val="99"/>
    <w:semiHidden/>
    <w:rsid w:val="00B8099A"/>
    <w:rPr>
      <w:b/>
      <w:bCs/>
      <w:sz w:val="20"/>
      <w:szCs w:val="20"/>
    </w:rPr>
  </w:style>
  <w:style w:type="paragraph" w:styleId="Header">
    <w:name w:val="header"/>
    <w:basedOn w:val="Normal"/>
    <w:link w:val="HeaderChar"/>
    <w:uiPriority w:val="99"/>
    <w:unhideWhenUsed/>
    <w:rsid w:val="002E6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7D4"/>
  </w:style>
  <w:style w:type="paragraph" w:styleId="Footer">
    <w:name w:val="footer"/>
    <w:basedOn w:val="Normal"/>
    <w:link w:val="FooterChar"/>
    <w:uiPriority w:val="99"/>
    <w:unhideWhenUsed/>
    <w:rsid w:val="002E67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7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82</TotalTime>
  <Pages>9</Pages>
  <Words>4714</Words>
  <Characters>26875</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7</cp:revision>
  <dcterms:created xsi:type="dcterms:W3CDTF">2021-05-12T07:28:00Z</dcterms:created>
  <dcterms:modified xsi:type="dcterms:W3CDTF">2021-09-0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TvzEpl"/&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